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240D" w:rsidRDefault="00327EF0" w:rsidP="001D240D">
      <w:pPr>
        <w:pStyle w:val="Heading1"/>
      </w:pPr>
      <w:r>
        <w:t>Developing s</w:t>
      </w:r>
      <w:r w:rsidR="001D240D">
        <w:t>tage-</w:t>
      </w:r>
      <w:r>
        <w:t>d</w:t>
      </w:r>
      <w:r w:rsidR="001D240D">
        <w:t>ischarge</w:t>
      </w:r>
      <w:r>
        <w:t xml:space="preserve"> rating curves for two sites at Papa Stream, Nu’uuli Village, American Samoa</w:t>
      </w:r>
    </w:p>
    <w:p w:rsidR="00327EF0" w:rsidRDefault="00327EF0" w:rsidP="00327EF0">
      <w:pPr>
        <w:pStyle w:val="Heading3"/>
      </w:pPr>
      <w:r>
        <w:t>Authors:</w:t>
      </w:r>
    </w:p>
    <w:p w:rsidR="00327EF0" w:rsidRDefault="00327EF0" w:rsidP="00327EF0">
      <w:r>
        <w:t>Messina, A.M.</w:t>
      </w:r>
      <w:r w:rsidRPr="00327EF0">
        <w:rPr>
          <w:vertAlign w:val="superscript"/>
        </w:rPr>
        <w:t>a</w:t>
      </w:r>
    </w:p>
    <w:p w:rsidR="00327EF0" w:rsidRDefault="00327EF0" w:rsidP="00327EF0">
      <w:r>
        <w:rPr>
          <w:vertAlign w:val="superscript"/>
        </w:rPr>
        <w:t>a</w:t>
      </w:r>
      <w:r>
        <w:t xml:space="preserve"> San Diego State University, Department of Geography, San Diego, CA 92182, amessina@rohan.sdsu.edu, +1-619-594-5437</w:t>
      </w:r>
      <w:bookmarkStart w:id="0" w:name="_GoBack"/>
      <w:bookmarkEnd w:id="0"/>
    </w:p>
    <w:p w:rsidR="00327EF0" w:rsidRDefault="00327EF0" w:rsidP="001D240D">
      <w:pPr>
        <w:pStyle w:val="Heading1"/>
      </w:pPr>
    </w:p>
    <w:p w:rsidR="00575AFD" w:rsidRDefault="001D240D" w:rsidP="001D240D">
      <w:pPr>
        <w:pStyle w:val="Heading1"/>
      </w:pPr>
      <w:r>
        <w:t>Introduction</w:t>
      </w:r>
    </w:p>
    <w:p w:rsidR="0017118C" w:rsidRDefault="002A4B3E" w:rsidP="002A4B3E">
      <w:pPr>
        <w:ind w:firstLine="720"/>
      </w:pPr>
      <w:r>
        <w:t xml:space="preserve">Coral reefs around the world are threatened by increased sediment stress caused by human disturbance on the landscape and increased erosion. Suspended sediment attenuates light for photosynthesis, accumulates on corals, and blocks sights for larval recruitment. Successful management and sediment load reduction requires identifying key sediment sources and quantifying their contributions to the total loading from the watershed. Field-based approaches have focused on measuring the suspended sediment load discharged by the watershed (or subwatersheds), using stream gaging techniques. Suspended sediment yield is calculated directly from measurements of water discharge and sediment concentration, so the measurement of stream discharge is critical for the analysis of sediment loads. The most common field technique for monitoring continuous water discharge in a natural stream is to develop a stage-discharge rating curve from field measurements of water discharge. The rating curve is then used to convert continuous stream stage measurements to continuous discharge.  </w:t>
      </w:r>
    </w:p>
    <w:p w:rsidR="001D240D" w:rsidRDefault="0017118C" w:rsidP="002A4B3E">
      <w:pPr>
        <w:ind w:firstLine="720"/>
      </w:pPr>
      <w:r>
        <w:t xml:space="preserve">In the study watershed, two sites were selected to monitor sediment yield from the upper, undisturbed subwatershed (UPPER) and the lower, human-disturbed watershed (LOWER) drained by Papa Stream in Nu’uuli Village, American Samoa. In future work, sediment load will be calculated at these points to determine sediment contributions from each subwatershed to the total sediment load from the watershed. </w:t>
      </w:r>
      <w:r w:rsidR="00D170B1">
        <w:t>This paper presents the development of stage-discharge rating curve</w:t>
      </w:r>
      <w:r>
        <w:t>s at two sites on Papa Stream which will be used to calculate sediment load.</w:t>
      </w:r>
    </w:p>
    <w:p w:rsidR="00BB7F78" w:rsidRDefault="00BB7F78" w:rsidP="002A4B3E">
      <w:pPr>
        <w:ind w:firstLine="720"/>
      </w:pPr>
    </w:p>
    <w:p w:rsidR="00D170B1" w:rsidRDefault="00D170B1" w:rsidP="00D170B1">
      <w:pPr>
        <w:pStyle w:val="Heading2"/>
      </w:pPr>
      <w:r>
        <w:t>Study Area</w:t>
      </w:r>
    </w:p>
    <w:p w:rsidR="00033F14" w:rsidRDefault="00070071" w:rsidP="00BB7F78">
      <w:pPr>
        <w:ind w:firstLine="720"/>
      </w:pPr>
      <w:r>
        <w:t xml:space="preserve">The study watershed </w:t>
      </w:r>
      <w:r w:rsidR="004A689C">
        <w:t xml:space="preserve">(Nu’uuli) </w:t>
      </w:r>
      <w:r>
        <w:t>is</w:t>
      </w:r>
      <w:r w:rsidR="004A689C">
        <w:t xml:space="preserve"> a subwatershed of N</w:t>
      </w:r>
      <w:r w:rsidR="00D170B1">
        <w:t>u’</w:t>
      </w:r>
      <w:r w:rsidR="004A689C">
        <w:t>uuli Village</w:t>
      </w:r>
      <w:r>
        <w:t>,</w:t>
      </w:r>
      <w:r w:rsidR="00D170B1">
        <w:t xml:space="preserve"> located on Tutuila (14S, 170W), the largest island in the Territory of American Samoa (140 km²)</w:t>
      </w:r>
      <w:r w:rsidR="0017118C">
        <w:t>(Figure 1)</w:t>
      </w:r>
      <w:r w:rsidR="00D170B1">
        <w:t xml:space="preserve">. </w:t>
      </w:r>
      <w:r w:rsidR="004A689C">
        <w:t xml:space="preserve">Nu’uuli </w:t>
      </w:r>
      <w:r>
        <w:t>watershed</w:t>
      </w:r>
      <w:r w:rsidR="004A689C">
        <w:t xml:space="preserve"> (2.1km</w:t>
      </w:r>
      <w:r w:rsidR="004A689C" w:rsidRPr="004A689C">
        <w:rPr>
          <w:vertAlign w:val="superscript"/>
        </w:rPr>
        <w:t>2</w:t>
      </w:r>
      <w:r w:rsidR="004A689C">
        <w:t>)</w:t>
      </w:r>
      <w:r>
        <w:t xml:space="preserve"> is drained by Papa Stream, which runs the length of the watershed</w:t>
      </w:r>
      <w:r w:rsidR="004A689C">
        <w:t xml:space="preserve"> (~3km)</w:t>
      </w:r>
      <w:r>
        <w:t xml:space="preserve">, and several small tributaries. </w:t>
      </w:r>
      <w:r w:rsidR="004A689C">
        <w:t xml:space="preserve">Like many volcanic islands in the Pacific, Tutuila is composed of steep, heavily forested mountains with villages and roads mostly confined to the flat areas near the coast. The study watershed includes Matafao Mountain, the highest point on Tutuila (653 m), and the stream discharges into the Pacific Ocean. The mean slope of the watershed is 0.53 m/m and total relief is 653 m. </w:t>
      </w:r>
    </w:p>
    <w:p w:rsidR="00D170B1" w:rsidRDefault="004A689C" w:rsidP="004A689C">
      <w:pPr>
        <w:ind w:firstLine="720"/>
      </w:pPr>
      <w:r>
        <w:t xml:space="preserve">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From 1903 to 1973, average annual precipitation over the island was 3,800 mm/yr </w:t>
      </w:r>
      <w:r>
        <w:fldChar w:fldCharType="begin" w:fldLock="1"/>
      </w:r>
      <w:r w:rsidR="00327EF0">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fldChar w:fldCharType="separate"/>
      </w:r>
      <w:r w:rsidR="00327EF0" w:rsidRPr="00327EF0">
        <w:rPr>
          <w:noProof/>
        </w:rPr>
        <w:t>(Eyre, 1989; Izuka et al., 2005)</w:t>
      </w:r>
      <w:r>
        <w:fldChar w:fldCharType="end"/>
      </w:r>
      <w:r>
        <w:t xml:space="preserve">. Precipitation increases with elevation, from an average 2,380 mm/yr at the shoreline to 6,350 mm/yr at the highest elevation on the island. There are two subtle rainfall seasons: a drier winter season, from June through September and a wetter summer season, from October through May </w:t>
      </w:r>
      <w:r>
        <w:fldChar w:fldCharType="begin" w:fldLock="1"/>
      </w:r>
      <w:r w:rsidR="00327EF0">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327EF0" w:rsidRPr="00327EF0">
        <w:rPr>
          <w:noProof/>
        </w:rPr>
        <w:t>(Izuka et al., 2005)</w:t>
      </w:r>
      <w:r>
        <w:fldChar w:fldCharType="end"/>
      </w:r>
      <w:r>
        <w:t xml:space="preserve">. During the drier winter season, the island is influenced by relatively stronger, predominantly east to southeast tradewinds, lower temperatures, lower humidity and lower total rainfall. During the wetter summer season the Inter-Tropical </w:t>
      </w:r>
      <w:r>
        <w:lastRenderedPageBreak/>
        <w:t>Convergence Zone (ITCZ) moves over the region, causing light to moderate Northerly winds, higher temperatures, higher humidity, and higher total rainfall. While total rainfall is lower in the drier tradewind season, large storm events are still observed.</w:t>
      </w:r>
    </w:p>
    <w:p w:rsidR="00BB7F78" w:rsidRDefault="00BB7F78" w:rsidP="00BB7F78">
      <w:pPr>
        <w:keepNext/>
      </w:pPr>
      <w:r>
        <w:rPr>
          <w:noProof/>
        </w:rPr>
        <w:drawing>
          <wp:inline distT="0" distB="0" distL="0" distR="0" wp14:anchorId="018DFD92" wp14:editId="3F457A4B">
            <wp:extent cx="4651201" cy="4933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uuli Instruments land only map with regional.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51720" cy="4934501"/>
                    </a:xfrm>
                    <a:prstGeom prst="rect">
                      <a:avLst/>
                    </a:prstGeom>
                  </pic:spPr>
                </pic:pic>
              </a:graphicData>
            </a:graphic>
          </wp:inline>
        </w:drawing>
      </w:r>
    </w:p>
    <w:p w:rsidR="00BB7F78" w:rsidRDefault="00BB7F78" w:rsidP="00BB7F78">
      <w:pPr>
        <w:pStyle w:val="Caption"/>
      </w:pPr>
      <w:bookmarkStart w:id="1" w:name="_Ref435777631"/>
      <w:bookmarkStart w:id="2" w:name="_Ref435777606"/>
      <w:r>
        <w:t xml:space="preserve">Figure </w:t>
      </w:r>
      <w:fldSimple w:instr=" SEQ Figure \* ARABIC ">
        <w:r w:rsidR="000F4A2E">
          <w:rPr>
            <w:noProof/>
          </w:rPr>
          <w:t>1</w:t>
        </w:r>
      </w:fldSimple>
      <w:bookmarkEnd w:id="1"/>
      <w:r>
        <w:t>.</w:t>
      </w:r>
      <w:r w:rsidRPr="00C62A4C">
        <w:t xml:space="preserve"> </w:t>
      </w:r>
      <w:r>
        <w:t>Nu’uuli watershed showing the UPPER (undisturbed) and LOWER (human-disturbed) subwatersheds. The LOWER subwatershed drains areas between N2 and N1. Barometer locations at NSTP6 and TULA shown in top-right.</w:t>
      </w:r>
      <w:bookmarkEnd w:id="2"/>
    </w:p>
    <w:p w:rsidR="004A689C" w:rsidRDefault="004A689C" w:rsidP="004A689C">
      <w:pPr>
        <w:ind w:firstLine="720"/>
      </w:pPr>
      <w:r>
        <w:t xml:space="preserve">The predominant land cover in Nu’uuli watershed is undisturbed vegetation (98%), including forest (94%) and scrub/shrub (4.3%) on the steep hillsides (Table 1), based on a land cover map from </w:t>
      </w:r>
      <w:r>
        <w:fldChar w:fldCharType="begin" w:fldLock="1"/>
      </w:r>
      <w:r w:rsidR="00327EF0">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fldChar w:fldCharType="separate"/>
      </w:r>
      <w:r w:rsidRPr="006315FA">
        <w:rPr>
          <w:noProof/>
        </w:rPr>
        <w:t>NOAA’s Ocean Service and Coastal Services Center (2010)</w:t>
      </w:r>
      <w:r>
        <w:fldChar w:fldCharType="end"/>
      </w:r>
      <w:r>
        <w:t>. The upper watershed</w:t>
      </w:r>
      <w:r w:rsidR="004D25A7">
        <w:t xml:space="preserve"> (UPPER)</w:t>
      </w:r>
      <w:r>
        <w:t xml:space="preserve"> is dominated by undisturbed rainforest on steep hillslopes. The lower subwatershed</w:t>
      </w:r>
      <w:r w:rsidR="004D25A7">
        <w:t xml:space="preserve"> (LOWER)</w:t>
      </w:r>
      <w:r>
        <w:t xml:space="preserve">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fldChar w:fldCharType="begin" w:fldLock="1"/>
      </w:r>
      <w:r w:rsidR="00327EF0">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fldChar w:fldCharType="separate"/>
      </w:r>
      <w:r w:rsidR="00327EF0" w:rsidRPr="00327EF0">
        <w:rPr>
          <w:noProof/>
        </w:rPr>
        <w:t>(Bégin et al., 2014)</w:t>
      </w:r>
      <w:r>
        <w:fldChar w:fldCharType="end"/>
      </w:r>
      <w:r>
        <w:t>.</w:t>
      </w:r>
    </w:p>
    <w:p w:rsidR="00BB7F78" w:rsidRDefault="00BB7F78" w:rsidP="004A689C">
      <w:pPr>
        <w:ind w:firstLine="720"/>
      </w:pPr>
    </w:p>
    <w:p w:rsidR="004D25A7" w:rsidRDefault="004D25A7" w:rsidP="004D25A7">
      <w:r>
        <w:rPr>
          <w:noProof/>
        </w:rPr>
        <w:lastRenderedPageBreak/>
        <w:drawing>
          <wp:inline distT="0" distB="0" distL="0" distR="0" wp14:anchorId="0F0B577A" wp14:editId="412796CC">
            <wp:extent cx="5943600" cy="1482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1_Nuuuli_landcover.PNG"/>
                    <pic:cNvPicPr/>
                  </pic:nvPicPr>
                  <pic:blipFill>
                    <a:blip r:embed="rId7">
                      <a:extLst>
                        <a:ext uri="{28A0092B-C50C-407E-A947-70E740481C1C}">
                          <a14:useLocalDpi xmlns:a14="http://schemas.microsoft.com/office/drawing/2010/main" val="0"/>
                        </a:ext>
                      </a:extLst>
                    </a:blip>
                    <a:stretch>
                      <a:fillRect/>
                    </a:stretch>
                  </pic:blipFill>
                  <pic:spPr>
                    <a:xfrm>
                      <a:off x="0" y="0"/>
                      <a:ext cx="5943600" cy="1482090"/>
                    </a:xfrm>
                    <a:prstGeom prst="rect">
                      <a:avLst/>
                    </a:prstGeom>
                  </pic:spPr>
                </pic:pic>
              </a:graphicData>
            </a:graphic>
          </wp:inline>
        </w:drawing>
      </w:r>
    </w:p>
    <w:p w:rsidR="007004B6" w:rsidRDefault="007004B6" w:rsidP="007004B6">
      <w:pPr>
        <w:pStyle w:val="Heading1"/>
      </w:pPr>
      <w:r>
        <w:t>Methods</w:t>
      </w:r>
    </w:p>
    <w:p w:rsidR="00D65EDD" w:rsidRDefault="007004B6" w:rsidP="00D65EDD">
      <w:pPr>
        <w:spacing w:after="120"/>
        <w:ind w:firstLine="720"/>
      </w:pPr>
      <w:r>
        <w:t xml:space="preserve">The most common method for measuring discharge is the area-velocity method using a flowmeter </w:t>
      </w:r>
      <w:r>
        <w:fldChar w:fldCharType="begin" w:fldLock="1"/>
      </w:r>
      <w:r w:rsidR="00327EF0">
        <w:instrText>ADDIN CSL_CITATION { "citationItems" : [ { "id" : "ITEM-1",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1", "issued" : { "date-parts" : [ [ "2010" ] ] }, "page" : "87", "publisher-place" : "Reston, Va.", "title" : "Discharge Measurements at Gaging Stations", "type" : "chapter" }, "uris" : [ "http://www.mendeley.com/documents/?uuid=b00c5599-3123-48ff-bee6-78587aeba725" ] } ], "mendeley" : { "formattedCitation" : "(Turnipseed and Sauer, 2010)", "plainTextFormattedCitation" : "(Turnipseed and Sauer, 2010)", "previouslyFormattedCitation" : "(Turnipseed and Sauer, 2010)" }, "properties" : { "noteIndex" : 0 }, "schema" : "https://github.com/citation-style-language/schema/raw/master/csl-citation.json" }</w:instrText>
      </w:r>
      <w:r>
        <w:fldChar w:fldCharType="separate"/>
      </w:r>
      <w:r w:rsidR="00327EF0" w:rsidRPr="00327EF0">
        <w:rPr>
          <w:noProof/>
        </w:rPr>
        <w:t>(Turnipseed and Sauer, 2010)</w:t>
      </w:r>
      <w:r>
        <w:fldChar w:fldCharType="end"/>
      </w:r>
      <w:r>
        <w:t>. A Marsh-McBirney flow meter was used to measure flow speed at 0.5 f</w:t>
      </w:r>
      <w:r w:rsidR="005679D6">
        <w:t>oot intervals across the stream, and discharge was calculated as the sum of flow speed over each interval and the cross-sectional area of that interval. Discharge measurements were taken over a range of flow conditions, and related to stream stage</w:t>
      </w:r>
      <w:r w:rsidR="00D65EDD">
        <w:t xml:space="preserve"> using a log-linear fitting method (power law)</w:t>
      </w:r>
      <w:r w:rsidR="005679D6">
        <w:t>.</w:t>
      </w:r>
      <w:r w:rsidR="00D65EDD" w:rsidRPr="00D65EDD">
        <w:t xml:space="preserve"> </w:t>
      </w:r>
    </w:p>
    <w:p w:rsidR="00D65EDD" w:rsidRDefault="00D65EDD" w:rsidP="00D65EDD">
      <w:pPr>
        <w:keepNext/>
        <w:spacing w:after="120"/>
      </w:pPr>
      <w:r>
        <w:rPr>
          <w:noProof/>
        </w:rPr>
        <w:drawing>
          <wp:inline distT="0" distB="0" distL="0" distR="0" wp14:anchorId="6C429F71" wp14:editId="52EBA8E3">
            <wp:extent cx="4159250" cy="2772833"/>
            <wp:effectExtent l="762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3586.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175034" cy="2783356"/>
                    </a:xfrm>
                    <a:prstGeom prst="rect">
                      <a:avLst/>
                    </a:prstGeom>
                  </pic:spPr>
                </pic:pic>
              </a:graphicData>
            </a:graphic>
          </wp:inline>
        </w:drawing>
      </w:r>
      <w:r>
        <w:rPr>
          <w:noProof/>
        </w:rPr>
        <w:drawing>
          <wp:inline distT="0" distB="0" distL="0" distR="0" wp14:anchorId="35BAE99A" wp14:editId="5EA08A51">
            <wp:extent cx="4143375" cy="2762250"/>
            <wp:effectExtent l="4763"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SC_3614.JP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4143375" cy="2762250"/>
                    </a:xfrm>
                    <a:prstGeom prst="rect">
                      <a:avLst/>
                    </a:prstGeom>
                  </pic:spPr>
                </pic:pic>
              </a:graphicData>
            </a:graphic>
          </wp:inline>
        </w:drawing>
      </w:r>
    </w:p>
    <w:p w:rsidR="00D65EDD" w:rsidRDefault="00D65EDD" w:rsidP="00D65EDD">
      <w:pPr>
        <w:pStyle w:val="Caption"/>
      </w:pPr>
      <w:r>
        <w:t xml:space="preserve">Figure </w:t>
      </w:r>
      <w:fldSimple w:instr=" SEQ Figure \* ARABIC ">
        <w:r w:rsidR="000F4A2E">
          <w:rPr>
            <w:noProof/>
          </w:rPr>
          <w:t>2</w:t>
        </w:r>
      </w:fldSimple>
      <w:r>
        <w:t>. Field assistant Greg McCormick measuring discharge using a Marsh-McBirney flow meter and the area-velocity method. Photos: Messina.</w:t>
      </w:r>
    </w:p>
    <w:p w:rsidR="00D65EDD" w:rsidRDefault="00D65EDD" w:rsidP="00D65EDD">
      <w:pPr>
        <w:spacing w:after="120"/>
        <w:ind w:firstLine="720"/>
      </w:pPr>
      <w:r>
        <w:t xml:space="preserve">Discharge was also calculated from Manning’s equation for flow in open channels and the cross-sectional area of the channel (eq. 2), which was measured in two ways, 1) A cross-section was surveyed using an Auto-Level and Survey rod and 2) cross-section measured with the top-setting wading rod during the area-velocity discharge measurement. Discharge calculated with Manning’s equation is </w:t>
      </w:r>
      <w:r>
        <w:lastRenderedPageBreak/>
        <w:t xml:space="preserve">sensitive to the choice of the n parameter, which can vary with changing vegetation growth and sediment deposition in the channel. Discharge is calculated from Manning’s equation: </w:t>
      </w:r>
    </w:p>
    <w:tbl>
      <w:tblPr>
        <w:tblStyle w:val="TableGrid"/>
        <w:tblW w:w="0" w:type="auto"/>
        <w:tblLook w:val="04A0" w:firstRow="1" w:lastRow="0" w:firstColumn="1" w:lastColumn="0" w:noHBand="0" w:noVBand="1"/>
      </w:tblPr>
      <w:tblGrid>
        <w:gridCol w:w="3111"/>
        <w:gridCol w:w="3134"/>
        <w:gridCol w:w="3115"/>
      </w:tblGrid>
      <w:tr w:rsidR="00D65EDD" w:rsidTr="00156128">
        <w:tc>
          <w:tcPr>
            <w:tcW w:w="3192" w:type="dxa"/>
            <w:tcBorders>
              <w:top w:val="nil"/>
              <w:left w:val="nil"/>
              <w:bottom w:val="nil"/>
              <w:right w:val="nil"/>
            </w:tcBorders>
          </w:tcPr>
          <w:p w:rsidR="00D65EDD" w:rsidRDefault="00D65EDD" w:rsidP="00156128">
            <w:pPr>
              <w:spacing w:after="120"/>
            </w:pPr>
          </w:p>
        </w:tc>
        <w:tc>
          <w:tcPr>
            <w:tcW w:w="3192" w:type="dxa"/>
            <w:tcBorders>
              <w:top w:val="nil"/>
              <w:left w:val="nil"/>
              <w:bottom w:val="nil"/>
              <w:right w:val="nil"/>
            </w:tcBorders>
          </w:tcPr>
          <w:p w:rsidR="00D65EDD" w:rsidRDefault="00D65EDD" w:rsidP="00156128">
            <w:pPr>
              <w:spacing w:after="120"/>
            </w:pPr>
            <m:oMath>
              <m:r>
                <w:rPr>
                  <w:rFonts w:ascii="Cambria Math" w:hAnsi="Cambria Math"/>
                </w:rPr>
                <m:t xml:space="preserve">Q= </m:t>
              </m:r>
              <m:f>
                <m:fPr>
                  <m:ctrlPr>
                    <w:rPr>
                      <w:rFonts w:ascii="Cambria Math" w:hAnsi="Cambria Math"/>
                      <w:i/>
                    </w:rPr>
                  </m:ctrlPr>
                </m:fPr>
                <m:num>
                  <m:r>
                    <w:rPr>
                      <w:rFonts w:ascii="Cambria Math" w:hAnsi="Cambria Math"/>
                    </w:rPr>
                    <m:t>k</m:t>
                  </m:r>
                </m:num>
                <m:den>
                  <m:r>
                    <w:rPr>
                      <w:rFonts w:ascii="Cambria Math" w:hAnsi="Cambria Math"/>
                    </w:rPr>
                    <m:t>n</m:t>
                  </m:r>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 xml:space="preserve">h </m:t>
                      </m:r>
                    </m:sub>
                  </m:sSub>
                </m:e>
                <m:sup>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 xml:space="preserve">3 </m:t>
                      </m:r>
                    </m:den>
                  </m:f>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S</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A</m:t>
              </m:r>
            </m:oMath>
            <w:r>
              <w:rPr>
                <w:rFonts w:eastAsiaTheme="minorEastAsia"/>
              </w:rPr>
              <w:t xml:space="preserve"> </w:t>
            </w:r>
          </w:p>
        </w:tc>
        <w:tc>
          <w:tcPr>
            <w:tcW w:w="3192" w:type="dxa"/>
            <w:tcBorders>
              <w:top w:val="nil"/>
              <w:left w:val="nil"/>
              <w:bottom w:val="nil"/>
              <w:right w:val="nil"/>
            </w:tcBorders>
          </w:tcPr>
          <w:p w:rsidR="00D65EDD" w:rsidRDefault="00D65EDD" w:rsidP="00156128">
            <w:pPr>
              <w:spacing w:after="120"/>
              <w:jc w:val="right"/>
            </w:pPr>
            <w:r>
              <w:t>1</w:t>
            </w:r>
          </w:p>
        </w:tc>
      </w:tr>
      <w:tr w:rsidR="00D65EDD" w:rsidTr="00156128">
        <w:tc>
          <w:tcPr>
            <w:tcW w:w="9576" w:type="dxa"/>
            <w:gridSpan w:val="3"/>
            <w:tcBorders>
              <w:top w:val="nil"/>
              <w:left w:val="nil"/>
              <w:bottom w:val="nil"/>
              <w:right w:val="nil"/>
            </w:tcBorders>
          </w:tcPr>
          <w:p w:rsidR="00D65EDD" w:rsidRDefault="00D65EDD" w:rsidP="00D65EDD">
            <w:pPr>
              <w:spacing w:after="120"/>
            </w:pPr>
            <w:r>
              <w:t xml:space="preserve">where </w:t>
            </w:r>
            <w:r w:rsidRPr="00D65EDD">
              <w:rPr>
                <w:i/>
              </w:rPr>
              <w:t>Q</w:t>
            </w:r>
            <w:r>
              <w:t xml:space="preserve"> is discharge (L</w:t>
            </w:r>
            <w:r w:rsidRPr="00FF60D9">
              <w:rPr>
                <w:vertAlign w:val="superscript"/>
              </w:rPr>
              <w:t>1</w:t>
            </w:r>
            <w:r>
              <w:t xml:space="preserve"> T</w:t>
            </w:r>
            <w:r w:rsidRPr="00FF60D9">
              <w:rPr>
                <w:vertAlign w:val="superscript"/>
              </w:rPr>
              <w:t>-1</w:t>
            </w:r>
            <w:r>
              <w:t xml:space="preserve">), </w:t>
            </w:r>
            <w:r w:rsidRPr="00D65EDD">
              <w:rPr>
                <w:i/>
              </w:rPr>
              <w:t>k</w:t>
            </w:r>
            <w:r>
              <w:t xml:space="preserve"> is a conversion factor (1.436), </w:t>
            </w:r>
            <w:r w:rsidRPr="00D65EDD">
              <w:rPr>
                <w:i/>
              </w:rPr>
              <w:t>n</w:t>
            </w:r>
            <w:r>
              <w:t xml:space="preserve"> is Manning’s n value, </w:t>
            </w:r>
            <w:r w:rsidRPr="00D65EDD">
              <w:rPr>
                <w:i/>
              </w:rPr>
              <w:t>R</w:t>
            </w:r>
            <w:r>
              <w:t xml:space="preserve"> is hydraulic radius (m), </w:t>
            </w:r>
            <w:r w:rsidRPr="00D65EDD">
              <w:rPr>
                <w:i/>
              </w:rPr>
              <w:t>S</w:t>
            </w:r>
            <w:r>
              <w:t xml:space="preserve"> is slope (m/m), and </w:t>
            </w:r>
            <w:r w:rsidRPr="00D65EDD">
              <w:rPr>
                <w:i/>
              </w:rPr>
              <w:t>A</w:t>
            </w:r>
            <w:r>
              <w:t xml:space="preserve"> is cross-sectional area.</w:t>
            </w:r>
          </w:p>
        </w:tc>
      </w:tr>
    </w:tbl>
    <w:p w:rsidR="007004B6" w:rsidRDefault="007004B6" w:rsidP="007004B6">
      <w:pPr>
        <w:ind w:firstLine="720"/>
      </w:pPr>
    </w:p>
    <w:p w:rsidR="00D65EDD" w:rsidRDefault="00D65EDD" w:rsidP="00D65EDD">
      <w:pPr>
        <w:keepNext/>
        <w:spacing w:after="120"/>
      </w:pPr>
      <w:r>
        <w:rPr>
          <w:noProof/>
        </w:rPr>
        <w:drawing>
          <wp:inline distT="0" distB="0" distL="0" distR="0" wp14:anchorId="4354A58F" wp14:editId="216033C5">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325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D65EDD" w:rsidRDefault="00D65EDD" w:rsidP="00D65EDD">
      <w:pPr>
        <w:pStyle w:val="Caption"/>
      </w:pPr>
      <w:r>
        <w:t xml:space="preserve">Figure </w:t>
      </w:r>
      <w:fldSimple w:instr=" SEQ Figure \* ARABIC ">
        <w:r w:rsidR="000F4A2E">
          <w:rPr>
            <w:noProof/>
          </w:rPr>
          <w:t>3</w:t>
        </w:r>
      </w:fldSimple>
      <w:r>
        <w:t>. Field assistants Rocco Tinitali and Valentine Vaeoso surveying the stream cross-section at site N2</w:t>
      </w:r>
      <w:r w:rsidR="000453EF">
        <w:t>, under baseflow conditions</w:t>
      </w:r>
      <w:r>
        <w:t>. Photo: Messina.</w:t>
      </w:r>
    </w:p>
    <w:p w:rsidR="005679D6" w:rsidRDefault="005679D6" w:rsidP="005679D6">
      <w:pPr>
        <w:spacing w:after="120"/>
        <w:ind w:firstLine="720"/>
      </w:pPr>
      <w:r>
        <w:t>Stream stage was recorded at 15 minute intervals at both sites using a data-logging pressure transducer (PT) installed in a PVC pipe stilling well. PT’s record the total hydrostatic pressure and must be corrected for atmospheric pressure. PT pressure data is converted to stage height by subtracting simultaneously recorded barometric pressure from the PT pressure data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6"/>
        <w:gridCol w:w="3145"/>
        <w:gridCol w:w="3109"/>
      </w:tblGrid>
      <w:tr w:rsidR="005679D6" w:rsidTr="00D21DCC">
        <w:trPr>
          <w:trHeight w:val="638"/>
        </w:trPr>
        <w:tc>
          <w:tcPr>
            <w:tcW w:w="3192" w:type="dxa"/>
          </w:tcPr>
          <w:p w:rsidR="005679D6" w:rsidRDefault="005679D6" w:rsidP="00D21DCC">
            <w:pPr>
              <w:spacing w:after="120"/>
            </w:pPr>
          </w:p>
        </w:tc>
        <w:tc>
          <w:tcPr>
            <w:tcW w:w="3192" w:type="dxa"/>
          </w:tcPr>
          <w:p w:rsidR="005679D6" w:rsidRDefault="005679D6" w:rsidP="00D21DCC">
            <w:pPr>
              <w:spacing w:after="120"/>
            </w:pPr>
            <m:oMathPara>
              <m:oMath>
                <m:r>
                  <w:rPr>
                    <w:rFonts w:ascii="Cambria Math" w:hAnsi="Cambria Math"/>
                  </w:rPr>
                  <m:t xml:space="preserve">Stage = </m:t>
                </m:r>
                <m:f>
                  <m:fPr>
                    <m:ctrlPr>
                      <w:rPr>
                        <w:rFonts w:ascii="Cambria Math" w:hAnsi="Cambria Math"/>
                        <w:i/>
                      </w:rPr>
                    </m:ctrlPr>
                  </m:fPr>
                  <m:num>
                    <m:r>
                      <w:rPr>
                        <w:rFonts w:ascii="Cambria Math" w:hAnsi="Cambria Math"/>
                      </w:rPr>
                      <m:t>PT-Baro</m:t>
                    </m:r>
                  </m:num>
                  <m:den>
                    <m:r>
                      <w:rPr>
                        <w:rFonts w:ascii="Cambria Math" w:hAnsi="Cambria Math"/>
                      </w:rPr>
                      <m:t>g* ρ*100</m:t>
                    </m:r>
                  </m:den>
                </m:f>
              </m:oMath>
            </m:oMathPara>
          </w:p>
        </w:tc>
        <w:tc>
          <w:tcPr>
            <w:tcW w:w="3192" w:type="dxa"/>
          </w:tcPr>
          <w:p w:rsidR="005679D6" w:rsidRDefault="00D65EDD" w:rsidP="00D21DCC">
            <w:pPr>
              <w:spacing w:after="120"/>
              <w:jc w:val="right"/>
            </w:pPr>
            <w:r>
              <w:t>2</w:t>
            </w:r>
          </w:p>
        </w:tc>
      </w:tr>
      <w:tr w:rsidR="005679D6" w:rsidTr="00D21DCC">
        <w:trPr>
          <w:trHeight w:val="638"/>
        </w:trPr>
        <w:tc>
          <w:tcPr>
            <w:tcW w:w="9576" w:type="dxa"/>
            <w:gridSpan w:val="3"/>
          </w:tcPr>
          <w:p w:rsidR="005679D6" w:rsidRDefault="005679D6" w:rsidP="00D21DCC">
            <w:pPr>
              <w:spacing w:after="120"/>
            </w:pPr>
            <w:r>
              <w:t>where Stage is stage height (cm), PT is recorded pressure from the PT (hPa ), Baro is barometric pressure (hPa), g is gravity (9.81m</w:t>
            </w:r>
            <w:r w:rsidRPr="009736E3">
              <w:rPr>
                <w:vertAlign w:val="superscript"/>
              </w:rPr>
              <w:t>1</w:t>
            </w:r>
            <w:r>
              <w:t>s</w:t>
            </w:r>
            <w:r w:rsidRPr="009736E3">
              <w:rPr>
                <w:vertAlign w:val="superscript"/>
              </w:rPr>
              <w:t>-2</w:t>
            </w:r>
            <w:r>
              <w:t>), ρ is density of water (1kg</w:t>
            </w:r>
            <w:r w:rsidRPr="00E73284">
              <w:rPr>
                <w:vertAlign w:val="superscript"/>
              </w:rPr>
              <w:t>1</w:t>
            </w:r>
            <w:r>
              <w:t xml:space="preserve"> L</w:t>
            </w:r>
            <w:r w:rsidRPr="00E73284">
              <w:rPr>
                <w:vertAlign w:val="superscript"/>
              </w:rPr>
              <w:t>-1</w:t>
            </w:r>
            <w:r>
              <w:t>), and 100 (cm</w:t>
            </w:r>
            <w:r w:rsidRPr="00E73284">
              <w:rPr>
                <w:vertAlign w:val="superscript"/>
              </w:rPr>
              <w:t>1</w:t>
            </w:r>
            <w:r>
              <w:t xml:space="preserve"> m</w:t>
            </w:r>
            <w:r w:rsidRPr="00E73284">
              <w:rPr>
                <w:vertAlign w:val="superscript"/>
              </w:rPr>
              <w:t>-1</w:t>
            </w:r>
            <w:r>
              <w:t>).</w:t>
            </w:r>
          </w:p>
        </w:tc>
      </w:tr>
    </w:tbl>
    <w:p w:rsidR="00D170B1" w:rsidRDefault="005679D6" w:rsidP="00D65EDD">
      <w:pPr>
        <w:ind w:firstLine="720"/>
      </w:pPr>
      <w:r>
        <w:tab/>
        <w:t xml:space="preserve">Barometric pressure from three stations was used: </w:t>
      </w:r>
      <w:r w:rsidR="0018729E">
        <w:t>a Davis weather station, a NOAA tide station, and a NOAA Climate Observatory (</w:t>
      </w:r>
      <w:r w:rsidR="0018729E">
        <w:fldChar w:fldCharType="begin"/>
      </w:r>
      <w:r w:rsidR="0018729E">
        <w:instrText xml:space="preserve"> REF _Ref435777631 \h </w:instrText>
      </w:r>
      <w:r w:rsidR="0018729E">
        <w:fldChar w:fldCharType="separate"/>
      </w:r>
      <w:r w:rsidR="0018729E">
        <w:t xml:space="preserve">Figure </w:t>
      </w:r>
      <w:r w:rsidR="0018729E">
        <w:rPr>
          <w:noProof/>
        </w:rPr>
        <w:t>1</w:t>
      </w:r>
      <w:r w:rsidR="0018729E">
        <w:fldChar w:fldCharType="end"/>
      </w:r>
      <w:r w:rsidR="0018729E">
        <w:t xml:space="preserve">, top right). </w:t>
      </w:r>
      <w:r>
        <w:t xml:space="preserve">A Davis Vantage Pro 2 weather station </w:t>
      </w:r>
      <w:r>
        <w:lastRenderedPageBreak/>
        <w:t>(Wx) was installed in nearby Faga’alu watershed,</w:t>
      </w:r>
      <w:r w:rsidR="0018729E">
        <w:t xml:space="preserve"> near the stream mouth. W</w:t>
      </w:r>
      <w:r>
        <w:t>here</w:t>
      </w:r>
      <w:r w:rsidR="0018729E">
        <w:t xml:space="preserve"> barometric data from</w:t>
      </w:r>
      <w:r>
        <w:t xml:space="preserve"> Wx was not available</w:t>
      </w:r>
      <w:r w:rsidR="0018729E">
        <w:t>, data from</w:t>
      </w:r>
      <w:r>
        <w:t xml:space="preserve"> </w:t>
      </w:r>
      <w:r w:rsidR="0018729E">
        <w:t>a NOAA National Data Buoy Center tidal station (NSTP6) in Pago Pago Harbor (</w:t>
      </w:r>
      <w:r w:rsidR="00A440EC">
        <w:t>4 km away</w:t>
      </w:r>
      <w:r w:rsidR="0018729E">
        <w:t xml:space="preserve">), or from </w:t>
      </w:r>
      <w:r>
        <w:t xml:space="preserve">a NOAA </w:t>
      </w:r>
      <w:r w:rsidR="0018729E">
        <w:t>Climate Observatory at Tula (</w:t>
      </w:r>
      <w:r w:rsidR="00A440EC">
        <w:t>17.5</w:t>
      </w:r>
      <w:r>
        <w:t xml:space="preserve"> km </w:t>
      </w:r>
      <w:r w:rsidR="0018729E">
        <w:t>away</w:t>
      </w:r>
      <w:r w:rsidR="00A440EC">
        <w:t>)</w:t>
      </w:r>
      <w:r w:rsidR="0018729E">
        <w:t>.</w:t>
      </w:r>
    </w:p>
    <w:p w:rsidR="001D240D" w:rsidRDefault="001D240D" w:rsidP="001D240D">
      <w:pPr>
        <w:pStyle w:val="Heading1"/>
      </w:pPr>
      <w:r>
        <w:t>Results</w:t>
      </w:r>
    </w:p>
    <w:p w:rsidR="00E1524E" w:rsidRDefault="00E1524E" w:rsidP="00E1524E">
      <w:pPr>
        <w:pStyle w:val="Heading2"/>
      </w:pPr>
      <w:r>
        <w:t>Stage Data</w:t>
      </w:r>
    </w:p>
    <w:p w:rsidR="00E1524E" w:rsidRDefault="00E1524E" w:rsidP="00E1524E">
      <w:r>
        <w:tab/>
        <w:t>Stream stage was calculated from PT data at N1 and N2 and barometric pressure recorded at the weather stations</w:t>
      </w:r>
      <w:r w:rsidR="00330458">
        <w:t xml:space="preserve"> ()</w:t>
      </w:r>
      <w:r>
        <w:t xml:space="preserve">. The PT at N1 was vandalized and destroyed in July 2013 so no data was available until it was reinstalled in March 2014. </w:t>
      </w:r>
      <w:r w:rsidR="00DF5FB6">
        <w:t>Data for N2 was not recorded from May-October 2014 because its memory was filled, and could not record any more data.</w:t>
      </w:r>
    </w:p>
    <w:p w:rsidR="00330458" w:rsidRDefault="00330458" w:rsidP="00330458">
      <w:pPr>
        <w:keepNext/>
      </w:pPr>
      <w:r>
        <w:rPr>
          <w:noProof/>
        </w:rPr>
        <mc:AlternateContent>
          <mc:Choice Requires="wps">
            <w:drawing>
              <wp:anchor distT="0" distB="0" distL="114300" distR="114300" simplePos="0" relativeHeight="251674624" behindDoc="0" locked="0" layoutInCell="1" allowOverlap="1" wp14:anchorId="34073BCF" wp14:editId="148E49B2">
                <wp:simplePos x="0" y="0"/>
                <wp:positionH relativeFrom="column">
                  <wp:posOffset>409575</wp:posOffset>
                </wp:positionH>
                <wp:positionV relativeFrom="paragraph">
                  <wp:posOffset>2288540</wp:posOffset>
                </wp:positionV>
                <wp:extent cx="45720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073BCF" id="_x0000_t202" coordsize="21600,21600" o:spt="202" path="m,l,21600r21600,l21600,xe">
                <v:stroke joinstyle="miter"/>
                <v:path gradientshapeok="t" o:connecttype="rect"/>
              </v:shapetype>
              <v:shape id="Text Box 30" o:spid="_x0000_s1026" type="#_x0000_t202" style="position:absolute;margin-left:32.25pt;margin-top:180.2pt;width:36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" filled="f" stroked="f" strokeweight=".5pt">
                <v:textbox>
                  <w:txbxContent>
                    <w:p w:rsidR="00330458" w:rsidRDefault="00330458" w:rsidP="00330458">
                      <w:r>
                        <w:t>d</w:t>
                      </w:r>
                      <w:r>
                        <w: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95564B3" wp14:editId="1C04F6C1">
                <wp:simplePos x="0" y="0"/>
                <wp:positionH relativeFrom="column">
                  <wp:posOffset>409575</wp:posOffset>
                </wp:positionH>
                <wp:positionV relativeFrom="paragraph">
                  <wp:posOffset>1583690</wp:posOffset>
                </wp:positionV>
                <wp:extent cx="457200" cy="304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564B3" id="Text Box 29" o:spid="_x0000_s1027" type="#_x0000_t202" style="position:absolute;margin-left:32.25pt;margin-top:124.7pt;width:3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" filled="f" stroked="f" strokeweight=".5pt">
                <v:textbox>
                  <w:txbxContent>
                    <w:p w:rsidR="00330458" w:rsidRDefault="00330458" w:rsidP="00330458">
                      <w:r>
                        <w:t>c</w:t>
                      </w:r>
                      <w:r>
                        <w:t>)</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057B07C8" wp14:editId="5BE649F0">
                <wp:simplePos x="0" y="0"/>
                <wp:positionH relativeFrom="column">
                  <wp:posOffset>409575</wp:posOffset>
                </wp:positionH>
                <wp:positionV relativeFrom="paragraph">
                  <wp:posOffset>859790</wp:posOffset>
                </wp:positionV>
                <wp:extent cx="4572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sidP="0033045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B07C8" id="Text Box 27" o:spid="_x0000_s1028" type="#_x0000_t202" style="position:absolute;margin-left:32.25pt;margin-top:67.7pt;width:36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" filled="f" stroked="f" strokeweight=".5pt">
                <v:textbox>
                  <w:txbxContent>
                    <w:p w:rsidR="00330458" w:rsidRDefault="00330458" w:rsidP="00330458">
                      <w:r>
                        <w:t>b</w:t>
                      </w:r>
                      <w:r>
                        <w:t>)</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CAF6490" wp14:editId="5FB1C320">
                <wp:simplePos x="0" y="0"/>
                <wp:positionH relativeFrom="column">
                  <wp:posOffset>409575</wp:posOffset>
                </wp:positionH>
                <wp:positionV relativeFrom="paragraph">
                  <wp:posOffset>69215</wp:posOffset>
                </wp:positionV>
                <wp:extent cx="457200" cy="304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0458" w:rsidRDefault="003304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F6490" id="Text Box 26" o:spid="_x0000_s1029" type="#_x0000_t202" style="position:absolute;margin-left:32.25pt;margin-top:5.45pt;width:36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" filled="f" stroked="f" strokeweight=".5pt">
                <v:textbox>
                  <w:txbxContent>
                    <w:p w:rsidR="00330458" w:rsidRDefault="00330458">
                      <w:r>
                        <w:t>a)</w:t>
                      </w:r>
                    </w:p>
                  </w:txbxContent>
                </v:textbox>
              </v:shape>
            </w:pict>
          </mc:Fallback>
        </mc:AlternateContent>
      </w:r>
      <w:r>
        <w:rPr>
          <w:noProof/>
        </w:rPr>
        <w:drawing>
          <wp:inline distT="0" distB="0" distL="0" distR="0" wp14:anchorId="60081EBB" wp14:editId="328FD79B">
            <wp:extent cx="5943600" cy="317944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age and barometric press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79445"/>
                    </a:xfrm>
                    <a:prstGeom prst="rect">
                      <a:avLst/>
                    </a:prstGeom>
                  </pic:spPr>
                </pic:pic>
              </a:graphicData>
            </a:graphic>
          </wp:inline>
        </w:drawing>
      </w:r>
    </w:p>
    <w:p w:rsidR="00330458" w:rsidRDefault="00330458" w:rsidP="00330458">
      <w:pPr>
        <w:pStyle w:val="Caption"/>
      </w:pPr>
      <w:r>
        <w:t xml:space="preserve">Figure </w:t>
      </w:r>
      <w:r w:rsidR="004661D0">
        <w:fldChar w:fldCharType="begin"/>
      </w:r>
      <w:r w:rsidR="004661D0">
        <w:instrText xml:space="preserve"> SEQ Figure \* ARABIC </w:instrText>
      </w:r>
      <w:r w:rsidR="004661D0">
        <w:fldChar w:fldCharType="separate"/>
      </w:r>
      <w:r w:rsidR="000F4A2E">
        <w:rPr>
          <w:noProof/>
        </w:rPr>
        <w:t>4</w:t>
      </w:r>
      <w:r w:rsidR="004661D0">
        <w:rPr>
          <w:noProof/>
        </w:rPr>
        <w:fldChar w:fldCharType="end"/>
      </w:r>
      <w:r>
        <w:t>. (a) Barometric pressure, (b-c)  PT pressure at N1 and N2, and (d) stream stage at N1 and N2 during the study period.</w:t>
      </w:r>
    </w:p>
    <w:p w:rsidR="00330458" w:rsidRDefault="00330458" w:rsidP="00E1524E"/>
    <w:p w:rsidR="00AC5EFA" w:rsidRDefault="00AC5EFA" w:rsidP="00AC5EFA">
      <w:pPr>
        <w:pStyle w:val="Heading2"/>
      </w:pPr>
      <w:r>
        <w:t>Site N1</w:t>
      </w:r>
    </w:p>
    <w:p w:rsidR="0005417F" w:rsidRDefault="0005417F" w:rsidP="0005417F">
      <w:pPr>
        <w:keepNext/>
      </w:pPr>
      <w:r>
        <w:tab/>
      </w:r>
      <w:r w:rsidR="007C7E0E">
        <w:t xml:space="preserve">Site N1 is located at a bridge on Highway 001, the island’s most heavily trafficked road (). Due to the complex shape of the bridge culvert, and significant sediment deposits, the PT was located immediately downstream of the bridge where the banks are stabilized by concreted rip-rap, and the </w:t>
      </w:r>
      <w:r w:rsidR="007C7E0E">
        <w:lastRenderedPageBreak/>
        <w:t xml:space="preserve">stream bed is a concrete footing. No sediment build up was observed during the monitoring period and no erosion of the concrete footing is possible. </w:t>
      </w:r>
    </w:p>
    <w:p w:rsidR="007C7E0E" w:rsidRDefault="00E25BBB" w:rsidP="007C7E0E">
      <w:pPr>
        <w:keepNext/>
      </w:pPr>
      <w:r>
        <w:rPr>
          <w:noProof/>
        </w:rPr>
        <mc:AlternateContent>
          <mc:Choice Requires="wpg">
            <w:drawing>
              <wp:anchor distT="0" distB="0" distL="114300" distR="114300" simplePos="0" relativeHeight="251660288" behindDoc="0" locked="0" layoutInCell="1" allowOverlap="1">
                <wp:simplePos x="0" y="0"/>
                <wp:positionH relativeFrom="column">
                  <wp:posOffset>2952750</wp:posOffset>
                </wp:positionH>
                <wp:positionV relativeFrom="paragraph">
                  <wp:posOffset>687705</wp:posOffset>
                </wp:positionV>
                <wp:extent cx="819150" cy="733425"/>
                <wp:effectExtent l="0" t="0" r="19050" b="47625"/>
                <wp:wrapNone/>
                <wp:docPr id="19" name="Group 19"/>
                <wp:cNvGraphicFramePr/>
                <a:graphic xmlns:a="http://schemas.openxmlformats.org/drawingml/2006/main">
                  <a:graphicData uri="http://schemas.microsoft.com/office/word/2010/wordprocessingGroup">
                    <wpg:wgp>
                      <wpg:cNvGrpSpPr/>
                      <wpg:grpSpPr>
                        <a:xfrm>
                          <a:off x="0" y="0"/>
                          <a:ext cx="819150" cy="733425"/>
                          <a:chOff x="0" y="0"/>
                          <a:chExt cx="819150" cy="733425"/>
                        </a:xfrm>
                      </wpg:grpSpPr>
                      <wps:wsp>
                        <wps:cNvPr id="9" name="Straight Arrow Connector 9"/>
                        <wps:cNvCnPr/>
                        <wps:spPr>
                          <a:xfrm>
                            <a:off x="371475" y="266700"/>
                            <a:ext cx="45719" cy="466725"/>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 Box 10"/>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C7E0E" w:rsidRDefault="007C7E0E">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 o:spid="_x0000_s1030" style="position:absolute;margin-left:232.5pt;margin-top:54.15pt;width:64.5pt;height:57.75pt;z-index:251660288" coordsize="8191,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">
                <v:shapetype id="_x0000_t32" coordsize="21600,21600" o:spt="32" o:oned="t" path="m,l21600,21600e" filled="f">
                  <v:path arrowok="t" fillok="f" o:connecttype="none"/>
                  <o:lock v:ext="edit" shapetype="t"/>
                </v:shapetype>
                <v:shape id="Straight Arrow Connector 9" o:spid="_x0000_s1031" type="#_x0000_t32" style="position:absolute;left:3714;top:2667;width:457;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6QtMEAAADaAAAADwAAAGRycy9kb3ducmV2LnhtbESPQYvCMBSE7wv+h/AEb5pacNFqFF0Q&#10;REWwCl4fzbMtNi+lyWrdX28EYY/DzHzDzBatqcSdGldaVjAcRCCIM6tLzhWcT+v+GITzyBory6Tg&#10;SQ4W887XDBNtH3yke+pzESDsElRQeF8nUrqsIINuYGvi4F1tY9AH2eRSN/gIcFPJOIq+pcGSw0KB&#10;Nf0UlN3SX6MgJlqNLrv4XO/SeLOl9QH3fwelet12OQXhqfX/4U97oxVM4H0l3AA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bpC0wQAAANoAAAAPAAAAAAAAAAAAAAAA&#10;AKECAABkcnMvZG93bnJldi54bWxQSwUGAAAAAAQABAD5AAAAjwMAAAAA&#10;" strokecolor="white [3212]" strokeweight="3pt">
                  <v:stroke endarrow="block" joinstyle="miter"/>
                </v:shape>
                <v:shape id="Text Box 10" o:spid="_x0000_s1032"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YR5MQA&#10;AADbAAAADwAAAGRycy9kb3ducmV2LnhtbESPT2sCQQzF7wW/wxChtzqrosjWUYooCAWp24Ie053s&#10;H7qTWXZGXb99cxC8JbyX935ZrnvXqCt1ofZsYDxKQBHn3tZcGvj53r0tQIWIbLHxTAbuFGC9Grws&#10;MbX+xke6ZrFUEsIhRQNVjG2qdcgrchhGviUWrfCdwyhrV2rb4U3CXaMnSTLXDmuWhgpb2lSU/2UX&#10;Z+CwmfvZ9LdfFNuvT38si6k+z07GvA77j3dQkfr4ND+u91bwhV5+kQH0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mEeTEAAAA2wAAAA8AAAAAAAAAAAAAAAAAmAIAAGRycy9k&#10;b3ducmV2LnhtbFBLBQYAAAAABAAEAPUAAACJAwAAAAA=&#10;" fillcolor="white [3201]" strokeweight=".5pt">
                  <v:textbox>
                    <w:txbxContent>
                      <w:p w:rsidR="007C7E0E" w:rsidRDefault="007C7E0E">
                        <w:r>
                          <w:t>PT location</w:t>
                        </w:r>
                      </w:p>
                    </w:txbxContent>
                  </v:textbox>
                </v:shape>
              </v:group>
            </w:pict>
          </mc:Fallback>
        </mc:AlternateContent>
      </w:r>
      <w:r w:rsidR="007C7E0E">
        <w:rPr>
          <w:noProof/>
        </w:rPr>
        <mc:AlternateContent>
          <mc:Choice Requires="wps">
            <w:drawing>
              <wp:anchor distT="0" distB="0" distL="114300" distR="114300" simplePos="0" relativeHeight="251664384" behindDoc="0" locked="0" layoutInCell="1" allowOverlap="1" wp14:anchorId="17707FE4" wp14:editId="51E71E9A">
                <wp:simplePos x="0" y="0"/>
                <wp:positionH relativeFrom="column">
                  <wp:posOffset>3011805</wp:posOffset>
                </wp:positionH>
                <wp:positionV relativeFrom="paragraph">
                  <wp:posOffset>1572895</wp:posOffset>
                </wp:positionV>
                <wp:extent cx="914400" cy="2762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707FE4" id="Text Box 13" o:spid="_x0000_s1033" type="#_x0000_t202" style="position:absolute;margin-left:237.15pt;margin-top:123.85pt;width:1in;height:21.7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" filled="f" stroked="f" strokeweight=".5pt">
                <v:textbox>
                  <w:txbxContent>
                    <w:p w:rsidR="007C7E0E" w:rsidRPr="007C7E0E" w:rsidRDefault="007C7E0E" w:rsidP="007C7E0E">
                      <w:pPr>
                        <w:rPr>
                          <w:b/>
                          <w:color w:val="FFFFFF" w:themeColor="background1"/>
                          <w:sz w:val="24"/>
                        </w:rPr>
                      </w:pPr>
                      <w:r>
                        <w:rPr>
                          <w:b/>
                          <w:color w:val="FFFFFF" w:themeColor="background1"/>
                          <w:sz w:val="24"/>
                        </w:rPr>
                        <w:t>b</w:t>
                      </w:r>
                      <w:r w:rsidRPr="007C7E0E">
                        <w:rPr>
                          <w:b/>
                          <w:color w:val="FFFFFF" w:themeColor="background1"/>
                          <w:sz w:val="24"/>
                        </w:rPr>
                        <w:t>)</w:t>
                      </w:r>
                    </w:p>
                  </w:txbxContent>
                </v:textbox>
              </v:shape>
            </w:pict>
          </mc:Fallback>
        </mc:AlternateContent>
      </w:r>
      <w:r w:rsidR="007C7E0E">
        <w:rPr>
          <w:noProof/>
        </w:rPr>
        <mc:AlternateContent>
          <mc:Choice Requires="wps">
            <w:drawing>
              <wp:anchor distT="0" distB="0" distL="114300" distR="114300" simplePos="0" relativeHeight="251662336" behindDoc="0" locked="0" layoutInCell="1" allowOverlap="1" wp14:anchorId="2A8DCC71" wp14:editId="1CE8E45E">
                <wp:simplePos x="0" y="0"/>
                <wp:positionH relativeFrom="column">
                  <wp:posOffset>47625</wp:posOffset>
                </wp:positionH>
                <wp:positionV relativeFrom="paragraph">
                  <wp:posOffset>1572895</wp:posOffset>
                </wp:positionV>
                <wp:extent cx="914400" cy="2762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7E0E" w:rsidRPr="007C7E0E" w:rsidRDefault="007C7E0E">
                            <w:pPr>
                              <w:rPr>
                                <w:b/>
                                <w:color w:val="FFFFFF" w:themeColor="background1"/>
                                <w:sz w:val="24"/>
                              </w:rPr>
                            </w:pPr>
                            <w:r w:rsidRPr="007C7E0E">
                              <w:rPr>
                                <w:b/>
                                <w:color w:val="FFFFFF" w:themeColor="background1"/>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8DCC71" id="Text Box 12" o:spid="_x0000_s1034" type="#_x0000_t202" style="position:absolute;margin-left:3.75pt;margin-top:123.85pt;width:1in;height:21.7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" filled="f" stroked="f" strokeweight=".5pt">
                <v:textbox>
                  <w:txbxContent>
                    <w:p w:rsidR="007C7E0E" w:rsidRPr="007C7E0E" w:rsidRDefault="007C7E0E">
                      <w:pPr>
                        <w:rPr>
                          <w:b/>
                          <w:color w:val="FFFFFF" w:themeColor="background1"/>
                          <w:sz w:val="24"/>
                        </w:rPr>
                      </w:pPr>
                      <w:r w:rsidRPr="007C7E0E">
                        <w:rPr>
                          <w:b/>
                          <w:color w:val="FFFFFF" w:themeColor="background1"/>
                          <w:sz w:val="24"/>
                        </w:rPr>
                        <w:t>a)</w:t>
                      </w:r>
                    </w:p>
                  </w:txbxContent>
                </v:textbox>
              </v:shape>
            </w:pict>
          </mc:Fallback>
        </mc:AlternateContent>
      </w:r>
      <w:r w:rsidR="007C7E0E">
        <w:rPr>
          <w:noProof/>
        </w:rPr>
        <mc:AlternateContent>
          <mc:Choice Requires="wps">
            <w:drawing>
              <wp:anchor distT="0" distB="0" distL="114300" distR="114300" simplePos="0" relativeHeight="251661312" behindDoc="0" locked="0" layoutInCell="1" allowOverlap="1" wp14:anchorId="2D8DB168" wp14:editId="2FDBB2A8">
                <wp:simplePos x="0" y="0"/>
                <wp:positionH relativeFrom="column">
                  <wp:posOffset>142875</wp:posOffset>
                </wp:positionH>
                <wp:positionV relativeFrom="paragraph">
                  <wp:posOffset>648970</wp:posOffset>
                </wp:positionV>
                <wp:extent cx="2057400" cy="1048495"/>
                <wp:effectExtent l="19050" t="19050" r="19050" b="18415"/>
                <wp:wrapNone/>
                <wp:docPr id="11" name="Freeform 11"/>
                <wp:cNvGraphicFramePr/>
                <a:graphic xmlns:a="http://schemas.openxmlformats.org/drawingml/2006/main">
                  <a:graphicData uri="http://schemas.microsoft.com/office/word/2010/wordprocessingShape">
                    <wps:wsp>
                      <wps:cNvSpPr/>
                      <wps:spPr>
                        <a:xfrm>
                          <a:off x="0" y="0"/>
                          <a:ext cx="2057400" cy="1048495"/>
                        </a:xfrm>
                        <a:custGeom>
                          <a:avLst/>
                          <a:gdLst>
                            <a:gd name="connsiteX0" fmla="*/ 0 w 2057400"/>
                            <a:gd name="connsiteY0" fmla="*/ 0 h 1048495"/>
                            <a:gd name="connsiteX1" fmla="*/ 28575 w 2057400"/>
                            <a:gd name="connsiteY1" fmla="*/ 47625 h 1048495"/>
                            <a:gd name="connsiteX2" fmla="*/ 38100 w 2057400"/>
                            <a:gd name="connsiteY2" fmla="*/ 76200 h 1048495"/>
                            <a:gd name="connsiteX3" fmla="*/ 104775 w 2057400"/>
                            <a:gd name="connsiteY3" fmla="*/ 161925 h 1048495"/>
                            <a:gd name="connsiteX4" fmla="*/ 114300 w 2057400"/>
                            <a:gd name="connsiteY4" fmla="*/ 190500 h 1048495"/>
                            <a:gd name="connsiteX5" fmla="*/ 161925 w 2057400"/>
                            <a:gd name="connsiteY5" fmla="*/ 247650 h 1048495"/>
                            <a:gd name="connsiteX6" fmla="*/ 190500 w 2057400"/>
                            <a:gd name="connsiteY6" fmla="*/ 266700 h 1048495"/>
                            <a:gd name="connsiteX7" fmla="*/ 209550 w 2057400"/>
                            <a:gd name="connsiteY7" fmla="*/ 381000 h 1048495"/>
                            <a:gd name="connsiteX8" fmla="*/ 219075 w 2057400"/>
                            <a:gd name="connsiteY8" fmla="*/ 409575 h 1048495"/>
                            <a:gd name="connsiteX9" fmla="*/ 257175 w 2057400"/>
                            <a:gd name="connsiteY9" fmla="*/ 514350 h 1048495"/>
                            <a:gd name="connsiteX10" fmla="*/ 314325 w 2057400"/>
                            <a:gd name="connsiteY10" fmla="*/ 561975 h 1048495"/>
                            <a:gd name="connsiteX11" fmla="*/ 342900 w 2057400"/>
                            <a:gd name="connsiteY11" fmla="*/ 590550 h 1048495"/>
                            <a:gd name="connsiteX12" fmla="*/ 352425 w 2057400"/>
                            <a:gd name="connsiteY12" fmla="*/ 619125 h 1048495"/>
                            <a:gd name="connsiteX13" fmla="*/ 381000 w 2057400"/>
                            <a:gd name="connsiteY13" fmla="*/ 676275 h 1048495"/>
                            <a:gd name="connsiteX14" fmla="*/ 400050 w 2057400"/>
                            <a:gd name="connsiteY14" fmla="*/ 771525 h 1048495"/>
                            <a:gd name="connsiteX15" fmla="*/ 447675 w 2057400"/>
                            <a:gd name="connsiteY15" fmla="*/ 857250 h 1048495"/>
                            <a:gd name="connsiteX16" fmla="*/ 476250 w 2057400"/>
                            <a:gd name="connsiteY16" fmla="*/ 866775 h 1048495"/>
                            <a:gd name="connsiteX17" fmla="*/ 590550 w 2057400"/>
                            <a:gd name="connsiteY17" fmla="*/ 876300 h 1048495"/>
                            <a:gd name="connsiteX18" fmla="*/ 647700 w 2057400"/>
                            <a:gd name="connsiteY18" fmla="*/ 895350 h 1048495"/>
                            <a:gd name="connsiteX19" fmla="*/ 676275 w 2057400"/>
                            <a:gd name="connsiteY19" fmla="*/ 904875 h 1048495"/>
                            <a:gd name="connsiteX20" fmla="*/ 704850 w 2057400"/>
                            <a:gd name="connsiteY20" fmla="*/ 923925 h 1048495"/>
                            <a:gd name="connsiteX21" fmla="*/ 809625 w 2057400"/>
                            <a:gd name="connsiteY21" fmla="*/ 942975 h 1048495"/>
                            <a:gd name="connsiteX22" fmla="*/ 847725 w 2057400"/>
                            <a:gd name="connsiteY22" fmla="*/ 952500 h 1048495"/>
                            <a:gd name="connsiteX23" fmla="*/ 876300 w 2057400"/>
                            <a:gd name="connsiteY23" fmla="*/ 962025 h 1048495"/>
                            <a:gd name="connsiteX24" fmla="*/ 962025 w 2057400"/>
                            <a:gd name="connsiteY24" fmla="*/ 971550 h 1048495"/>
                            <a:gd name="connsiteX25" fmla="*/ 1123950 w 2057400"/>
                            <a:gd name="connsiteY25" fmla="*/ 962025 h 1048495"/>
                            <a:gd name="connsiteX26" fmla="*/ 1152525 w 2057400"/>
                            <a:gd name="connsiteY26" fmla="*/ 952500 h 1048495"/>
                            <a:gd name="connsiteX27" fmla="*/ 1228725 w 2057400"/>
                            <a:gd name="connsiteY27" fmla="*/ 962025 h 1048495"/>
                            <a:gd name="connsiteX28" fmla="*/ 1285875 w 2057400"/>
                            <a:gd name="connsiteY28" fmla="*/ 981075 h 1048495"/>
                            <a:gd name="connsiteX29" fmla="*/ 1438275 w 2057400"/>
                            <a:gd name="connsiteY29" fmla="*/ 1000125 h 1048495"/>
                            <a:gd name="connsiteX30" fmla="*/ 1524000 w 2057400"/>
                            <a:gd name="connsiteY30" fmla="*/ 1028700 h 1048495"/>
                            <a:gd name="connsiteX31" fmla="*/ 1552575 w 2057400"/>
                            <a:gd name="connsiteY31" fmla="*/ 1038225 h 1048495"/>
                            <a:gd name="connsiteX32" fmla="*/ 1590675 w 2057400"/>
                            <a:gd name="connsiteY32" fmla="*/ 1047750 h 1048495"/>
                            <a:gd name="connsiteX33" fmla="*/ 1781175 w 2057400"/>
                            <a:gd name="connsiteY33" fmla="*/ 1038225 h 1048495"/>
                            <a:gd name="connsiteX34" fmla="*/ 1819275 w 2057400"/>
                            <a:gd name="connsiteY34" fmla="*/ 981075 h 1048495"/>
                            <a:gd name="connsiteX35" fmla="*/ 1857375 w 2057400"/>
                            <a:gd name="connsiteY35" fmla="*/ 895350 h 1048495"/>
                            <a:gd name="connsiteX36" fmla="*/ 1885950 w 2057400"/>
                            <a:gd name="connsiteY36" fmla="*/ 838200 h 1048495"/>
                            <a:gd name="connsiteX37" fmla="*/ 1895475 w 2057400"/>
                            <a:gd name="connsiteY37" fmla="*/ 800100 h 1048495"/>
                            <a:gd name="connsiteX38" fmla="*/ 1905000 w 2057400"/>
                            <a:gd name="connsiteY38" fmla="*/ 771525 h 1048495"/>
                            <a:gd name="connsiteX39" fmla="*/ 1924050 w 2057400"/>
                            <a:gd name="connsiteY39" fmla="*/ 695325 h 1048495"/>
                            <a:gd name="connsiteX40" fmla="*/ 1933575 w 2057400"/>
                            <a:gd name="connsiteY40" fmla="*/ 666750 h 1048495"/>
                            <a:gd name="connsiteX41" fmla="*/ 1952625 w 2057400"/>
                            <a:gd name="connsiteY41" fmla="*/ 638175 h 1048495"/>
                            <a:gd name="connsiteX42" fmla="*/ 1962150 w 2057400"/>
                            <a:gd name="connsiteY42" fmla="*/ 609600 h 1048495"/>
                            <a:gd name="connsiteX43" fmla="*/ 1981200 w 2057400"/>
                            <a:gd name="connsiteY43" fmla="*/ 581025 h 1048495"/>
                            <a:gd name="connsiteX44" fmla="*/ 2019300 w 2057400"/>
                            <a:gd name="connsiteY44" fmla="*/ 495300 h 1048495"/>
                            <a:gd name="connsiteX45" fmla="*/ 2028825 w 2057400"/>
                            <a:gd name="connsiteY45" fmla="*/ 419100 h 1048495"/>
                            <a:gd name="connsiteX46" fmla="*/ 2057400 w 2057400"/>
                            <a:gd name="connsiteY46" fmla="*/ 342900 h 1048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Lst>
                          <a:rect l="l" t="t" r="r" b="b"/>
                          <a:pathLst>
                            <a:path w="2057400" h="1048495">
                              <a:moveTo>
                                <a:pt x="0" y="0"/>
                              </a:moveTo>
                              <a:cubicBezTo>
                                <a:pt x="9525" y="15875"/>
                                <a:pt x="20296" y="31066"/>
                                <a:pt x="28575" y="47625"/>
                              </a:cubicBezTo>
                              <a:cubicBezTo>
                                <a:pt x="33065" y="56605"/>
                                <a:pt x="32531" y="67846"/>
                                <a:pt x="38100" y="76200"/>
                              </a:cubicBezTo>
                              <a:cubicBezTo>
                                <a:pt x="70974" y="125510"/>
                                <a:pt x="79413" y="85840"/>
                                <a:pt x="104775" y="161925"/>
                              </a:cubicBezTo>
                              <a:cubicBezTo>
                                <a:pt x="107950" y="171450"/>
                                <a:pt x="109810" y="181520"/>
                                <a:pt x="114300" y="190500"/>
                              </a:cubicBezTo>
                              <a:cubicBezTo>
                                <a:pt x="125004" y="211907"/>
                                <a:pt x="143869" y="232603"/>
                                <a:pt x="161925" y="247650"/>
                              </a:cubicBezTo>
                              <a:cubicBezTo>
                                <a:pt x="170719" y="254979"/>
                                <a:pt x="180975" y="260350"/>
                                <a:pt x="190500" y="266700"/>
                              </a:cubicBezTo>
                              <a:cubicBezTo>
                                <a:pt x="196850" y="304800"/>
                                <a:pt x="197336" y="344357"/>
                                <a:pt x="209550" y="381000"/>
                              </a:cubicBezTo>
                              <a:cubicBezTo>
                                <a:pt x="212725" y="390525"/>
                                <a:pt x="216433" y="399889"/>
                                <a:pt x="219075" y="409575"/>
                              </a:cubicBezTo>
                              <a:cubicBezTo>
                                <a:pt x="234512" y="466179"/>
                                <a:pt x="226396" y="477415"/>
                                <a:pt x="257175" y="514350"/>
                              </a:cubicBezTo>
                              <a:cubicBezTo>
                                <a:pt x="295121" y="559886"/>
                                <a:pt x="273457" y="527918"/>
                                <a:pt x="314325" y="561975"/>
                              </a:cubicBezTo>
                              <a:cubicBezTo>
                                <a:pt x="324673" y="570599"/>
                                <a:pt x="333375" y="581025"/>
                                <a:pt x="342900" y="590550"/>
                              </a:cubicBezTo>
                              <a:cubicBezTo>
                                <a:pt x="346075" y="600075"/>
                                <a:pt x="347935" y="610145"/>
                                <a:pt x="352425" y="619125"/>
                              </a:cubicBezTo>
                              <a:cubicBezTo>
                                <a:pt x="372976" y="660226"/>
                                <a:pt x="371423" y="633181"/>
                                <a:pt x="381000" y="676275"/>
                              </a:cubicBezTo>
                              <a:cubicBezTo>
                                <a:pt x="395712" y="742479"/>
                                <a:pt x="383784" y="717304"/>
                                <a:pt x="400050" y="771525"/>
                              </a:cubicBezTo>
                              <a:cubicBezTo>
                                <a:pt x="412476" y="812943"/>
                                <a:pt x="412202" y="833602"/>
                                <a:pt x="447675" y="857250"/>
                              </a:cubicBezTo>
                              <a:cubicBezTo>
                                <a:pt x="456029" y="862819"/>
                                <a:pt x="466298" y="865448"/>
                                <a:pt x="476250" y="866775"/>
                              </a:cubicBezTo>
                              <a:cubicBezTo>
                                <a:pt x="514147" y="871828"/>
                                <a:pt x="552450" y="873125"/>
                                <a:pt x="590550" y="876300"/>
                              </a:cubicBezTo>
                              <a:lnTo>
                                <a:pt x="647700" y="895350"/>
                              </a:lnTo>
                              <a:cubicBezTo>
                                <a:pt x="657225" y="898525"/>
                                <a:pt x="667921" y="899306"/>
                                <a:pt x="676275" y="904875"/>
                              </a:cubicBezTo>
                              <a:cubicBezTo>
                                <a:pt x="685800" y="911225"/>
                                <a:pt x="694328" y="919416"/>
                                <a:pt x="704850" y="923925"/>
                              </a:cubicBezTo>
                              <a:cubicBezTo>
                                <a:pt x="728728" y="934158"/>
                                <a:pt x="791735" y="939722"/>
                                <a:pt x="809625" y="942975"/>
                              </a:cubicBezTo>
                              <a:cubicBezTo>
                                <a:pt x="822505" y="945317"/>
                                <a:pt x="835138" y="948904"/>
                                <a:pt x="847725" y="952500"/>
                              </a:cubicBezTo>
                              <a:cubicBezTo>
                                <a:pt x="857379" y="955258"/>
                                <a:pt x="866396" y="960374"/>
                                <a:pt x="876300" y="962025"/>
                              </a:cubicBezTo>
                              <a:cubicBezTo>
                                <a:pt x="904660" y="966752"/>
                                <a:pt x="933450" y="968375"/>
                                <a:pt x="962025" y="971550"/>
                              </a:cubicBezTo>
                              <a:cubicBezTo>
                                <a:pt x="1016000" y="968375"/>
                                <a:pt x="1070150" y="967405"/>
                                <a:pt x="1123950" y="962025"/>
                              </a:cubicBezTo>
                              <a:cubicBezTo>
                                <a:pt x="1133940" y="961026"/>
                                <a:pt x="1142485" y="952500"/>
                                <a:pt x="1152525" y="952500"/>
                              </a:cubicBezTo>
                              <a:cubicBezTo>
                                <a:pt x="1178123" y="952500"/>
                                <a:pt x="1203325" y="958850"/>
                                <a:pt x="1228725" y="962025"/>
                              </a:cubicBezTo>
                              <a:lnTo>
                                <a:pt x="1285875" y="981075"/>
                              </a:lnTo>
                              <a:cubicBezTo>
                                <a:pt x="1353723" y="1003691"/>
                                <a:pt x="1304439" y="989830"/>
                                <a:pt x="1438275" y="1000125"/>
                              </a:cubicBezTo>
                              <a:lnTo>
                                <a:pt x="1524000" y="1028700"/>
                              </a:lnTo>
                              <a:cubicBezTo>
                                <a:pt x="1533525" y="1031875"/>
                                <a:pt x="1542835" y="1035790"/>
                                <a:pt x="1552575" y="1038225"/>
                              </a:cubicBezTo>
                              <a:lnTo>
                                <a:pt x="1590675" y="1047750"/>
                              </a:lnTo>
                              <a:cubicBezTo>
                                <a:pt x="1654175" y="1044575"/>
                                <a:pt x="1720139" y="1056027"/>
                                <a:pt x="1781175" y="1038225"/>
                              </a:cubicBezTo>
                              <a:cubicBezTo>
                                <a:pt x="1803154" y="1031814"/>
                                <a:pt x="1812035" y="1002795"/>
                                <a:pt x="1819275" y="981075"/>
                              </a:cubicBezTo>
                              <a:cubicBezTo>
                                <a:pt x="1868422" y="833633"/>
                                <a:pt x="1812092" y="985916"/>
                                <a:pt x="1857375" y="895350"/>
                              </a:cubicBezTo>
                              <a:cubicBezTo>
                                <a:pt x="1896810" y="816480"/>
                                <a:pt x="1831355" y="920092"/>
                                <a:pt x="1885950" y="838200"/>
                              </a:cubicBezTo>
                              <a:cubicBezTo>
                                <a:pt x="1889125" y="825500"/>
                                <a:pt x="1891879" y="812687"/>
                                <a:pt x="1895475" y="800100"/>
                              </a:cubicBezTo>
                              <a:cubicBezTo>
                                <a:pt x="1898233" y="790446"/>
                                <a:pt x="1902358" y="781211"/>
                                <a:pt x="1905000" y="771525"/>
                              </a:cubicBezTo>
                              <a:cubicBezTo>
                                <a:pt x="1911889" y="746266"/>
                                <a:pt x="1915771" y="720163"/>
                                <a:pt x="1924050" y="695325"/>
                              </a:cubicBezTo>
                              <a:cubicBezTo>
                                <a:pt x="1927225" y="685800"/>
                                <a:pt x="1929085" y="675730"/>
                                <a:pt x="1933575" y="666750"/>
                              </a:cubicBezTo>
                              <a:cubicBezTo>
                                <a:pt x="1938695" y="656511"/>
                                <a:pt x="1947505" y="648414"/>
                                <a:pt x="1952625" y="638175"/>
                              </a:cubicBezTo>
                              <a:cubicBezTo>
                                <a:pt x="1957115" y="629195"/>
                                <a:pt x="1957660" y="618580"/>
                                <a:pt x="1962150" y="609600"/>
                              </a:cubicBezTo>
                              <a:cubicBezTo>
                                <a:pt x="1967270" y="599361"/>
                                <a:pt x="1976551" y="591486"/>
                                <a:pt x="1981200" y="581025"/>
                              </a:cubicBezTo>
                              <a:cubicBezTo>
                                <a:pt x="2026540" y="479010"/>
                                <a:pt x="1976187" y="559969"/>
                                <a:pt x="2019300" y="495300"/>
                              </a:cubicBezTo>
                              <a:cubicBezTo>
                                <a:pt x="2022475" y="469900"/>
                                <a:pt x="2023462" y="444129"/>
                                <a:pt x="2028825" y="419100"/>
                              </a:cubicBezTo>
                              <a:cubicBezTo>
                                <a:pt x="2036811" y="381834"/>
                                <a:pt x="2043600" y="370499"/>
                                <a:pt x="2057400" y="342900"/>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278036" id="Freeform 11" o:spid="_x0000_s1026" style="position:absolute;margin-left:11.25pt;margin-top:51.1pt;width:162pt;height:82.5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057400,1048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" path="m,c9525,15875,20296,31066,28575,47625v4490,8980,3956,20221,9525,28575c70974,125510,79413,85840,104775,161925v3175,9525,5035,19595,9525,28575c125004,211907,143869,232603,161925,247650v8794,7329,19050,12700,28575,19050c196850,304800,197336,344357,209550,381000v3175,9525,6883,18889,9525,28575c234512,466179,226396,477415,257175,514350v37946,45536,16282,13568,57150,47625c324673,570599,333375,581025,342900,590550v3175,9525,5035,19595,9525,28575c372976,660226,371423,633181,381000,676275v14712,66204,2784,41029,19050,95250c412476,812943,412202,833602,447675,857250v8354,5569,18623,8198,28575,9525c514147,871828,552450,873125,590550,876300r57150,19050c657225,898525,667921,899306,676275,904875v9525,6350,18053,14541,28575,19050c728728,934158,791735,939722,809625,942975v12880,2342,25513,5929,38100,9525c857379,955258,866396,960374,876300,962025v28360,4727,57150,6350,85725,9525c1016000,968375,1070150,967405,1123950,962025v9990,-999,18535,-9525,28575,-9525c1178123,952500,1203325,958850,1228725,962025r57150,19050c1353723,1003691,1304439,989830,1438275,1000125r85725,28575c1533525,1031875,1542835,1035790,1552575,1038225r38100,9525c1654175,1044575,1720139,1056027,1781175,1038225v21979,-6411,30860,-35430,38100,-57150c1868422,833633,1812092,985916,1857375,895350v39435,-78870,-26020,24742,28575,-57150c1889125,825500,1891879,812687,1895475,800100v2758,-9654,6883,-18889,9525,-28575c1911889,746266,1915771,720163,1924050,695325v3175,-9525,5035,-19595,9525,-28575c1938695,656511,1947505,648414,1952625,638175v4490,-8980,5035,-19595,9525,-28575c1967270,599361,1976551,591486,1981200,581025v45340,-102015,-5013,-21056,38100,-85725c2022475,469900,2023462,444129,2028825,419100v7986,-37266,14775,-48601,28575,-76200e" filled="f" strokecolor="red" strokeweight="3pt">
                <v:stroke joinstyle="miter"/>
                <v:path arrowok="t" o:connecttype="custom" o:connectlocs="0,0;28575,47625;38100,76200;104775,161925;114300,190500;161925,247650;190500,266700;209550,381000;219075,409575;257175,514350;314325,561975;342900,590550;352425,619125;381000,676275;400050,771525;447675,857250;476250,866775;590550,876300;647700,895350;676275,904875;704850,923925;809625,942975;847725,952500;876300,962025;962025,971550;1123950,962025;1152525,952500;1228725,962025;1285875,981075;1438275,1000125;1524000,1028700;1552575,1038225;1590675,1047750;1781175,1038225;1819275,981075;1857375,895350;1885950,838200;1895475,800100;1905000,771525;1924050,695325;1933575,666750;1952625,638175;1962150,609600;1981200,581025;2019300,495300;2028825,419100;2057400,342900" o:connectangles="0,0,0,0,0,0,0,0,0,0,0,0,0,0,0,0,0,0,0,0,0,0,0,0,0,0,0,0,0,0,0,0,0,0,0,0,0,0,0,0,0,0,0,0,0,0,0"/>
              </v:shape>
            </w:pict>
          </mc:Fallback>
        </mc:AlternateContent>
      </w:r>
      <w:r w:rsidR="0005417F">
        <w:rPr>
          <w:noProof/>
        </w:rPr>
        <w:drawing>
          <wp:inline distT="0" distB="0" distL="0" distR="0" wp14:anchorId="5503AC02" wp14:editId="08EAB407">
            <wp:extent cx="2952750" cy="1968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SC_364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3253" cy="1968835"/>
                    </a:xfrm>
                    <a:prstGeom prst="rect">
                      <a:avLst/>
                    </a:prstGeom>
                  </pic:spPr>
                </pic:pic>
              </a:graphicData>
            </a:graphic>
          </wp:inline>
        </w:drawing>
      </w:r>
      <w:r w:rsidR="0005417F">
        <w:rPr>
          <w:noProof/>
        </w:rPr>
        <w:drawing>
          <wp:inline distT="0" distB="0" distL="0" distR="0" wp14:anchorId="2F092837" wp14:editId="0D589E40">
            <wp:extent cx="2914333" cy="194288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_32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3575" cy="1949049"/>
                    </a:xfrm>
                    <a:prstGeom prst="rect">
                      <a:avLst/>
                    </a:prstGeom>
                  </pic:spPr>
                </pic:pic>
              </a:graphicData>
            </a:graphic>
          </wp:inline>
        </w:drawing>
      </w:r>
    </w:p>
    <w:p w:rsidR="0005417F" w:rsidRDefault="007C7E0E" w:rsidP="007C7E0E">
      <w:pPr>
        <w:pStyle w:val="Caption"/>
      </w:pPr>
      <w:r>
        <w:t xml:space="preserve">Figure </w:t>
      </w:r>
      <w:fldSimple w:instr=" SEQ Figure \* ARABIC ">
        <w:r w:rsidR="000F4A2E">
          <w:rPr>
            <w:noProof/>
          </w:rPr>
          <w:t>5</w:t>
        </w:r>
      </w:fldSimple>
      <w:r>
        <w:t>. Site N1 under (a) baseflow and (b) stormflow conditions. Surveyed cross-section location illustrated in (a); PT location illustrated in (b). Photos: Messina.</w:t>
      </w:r>
    </w:p>
    <w:p w:rsidR="00502125" w:rsidRDefault="00894DE0" w:rsidP="00894DE0">
      <w:pPr>
        <w:rPr>
          <w:noProof/>
        </w:rPr>
      </w:pPr>
      <w:r>
        <w:tab/>
        <w:t>The stream cross section at Site N1 was approximately trapezoidal</w:t>
      </w:r>
      <w:r w:rsidR="00502125">
        <w:t xml:space="preserve"> (</w:t>
      </w:r>
      <w:r w:rsidR="00502125">
        <w:fldChar w:fldCharType="begin"/>
      </w:r>
      <w:r w:rsidR="00502125">
        <w:instrText xml:space="preserve"> REF _Ref435786458 \h </w:instrText>
      </w:r>
      <w:r w:rsidR="00502125">
        <w:fldChar w:fldCharType="separate"/>
      </w:r>
      <w:r w:rsidR="00502125">
        <w:t xml:space="preserve">Figure </w:t>
      </w:r>
      <w:r w:rsidR="00502125">
        <w:rPr>
          <w:noProof/>
        </w:rPr>
        <w:t>5</w:t>
      </w:r>
      <w:r w:rsidR="00502125">
        <w:fldChar w:fldCharType="end"/>
      </w:r>
      <w:r w:rsidR="00502125">
        <w:t>)</w:t>
      </w:r>
      <w:r>
        <w:t>, with some large rip rap boulders at the toe of the stream bank slope, and along the stream banks. The slope profile is fairly gentle (0.013 m/m), which reflects its location down on the flat part of the valley bottom, near the outlet to the ocean.</w:t>
      </w:r>
      <w:r w:rsidR="00502125" w:rsidRPr="00502125">
        <w:rPr>
          <w:noProof/>
        </w:rPr>
        <w:t xml:space="preserve"> </w:t>
      </w:r>
    </w:p>
    <w:p w:rsidR="00894DE0" w:rsidRPr="00894DE0" w:rsidRDefault="00894DE0" w:rsidP="00894DE0"/>
    <w:p w:rsidR="008F0D57" w:rsidRDefault="007C7E0E" w:rsidP="007C7E0E">
      <w:pPr>
        <w:pStyle w:val="Caption"/>
      </w:pPr>
      <w:r>
        <w:rPr>
          <w:noProof/>
        </w:rPr>
        <w:drawing>
          <wp:inline distT="0" distB="0" distL="0" distR="0" wp14:anchorId="57EAD4DC" wp14:editId="66F4D0BD">
            <wp:extent cx="5943600" cy="1310640"/>
            <wp:effectExtent l="0" t="0" r="0" b="38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C7E0E">
        <w:t xml:space="preserve"> </w:t>
      </w:r>
    </w:p>
    <w:p w:rsidR="007C7E0E" w:rsidRDefault="008F0D57" w:rsidP="007C7E0E">
      <w:pPr>
        <w:pStyle w:val="Caption"/>
      </w:pPr>
      <w:bookmarkStart w:id="3" w:name="_Ref435786458"/>
      <w:r>
        <w:rPr>
          <w:noProof/>
        </w:rPr>
        <w:drawing>
          <wp:inline distT="0" distB="0" distL="0" distR="0" wp14:anchorId="55C78BCD" wp14:editId="634B0DF0">
            <wp:extent cx="5943600" cy="1906270"/>
            <wp:effectExtent l="0" t="0" r="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7C7E0E">
        <w:t xml:space="preserve">Figure </w:t>
      </w:r>
      <w:r w:rsidR="004661D0">
        <w:fldChar w:fldCharType="begin"/>
      </w:r>
      <w:r w:rsidR="004661D0">
        <w:instrText xml:space="preserve"> SEQ Figure \* ARABIC </w:instrText>
      </w:r>
      <w:r w:rsidR="004661D0">
        <w:fldChar w:fldCharType="separate"/>
      </w:r>
      <w:r w:rsidR="000F4A2E">
        <w:rPr>
          <w:noProof/>
        </w:rPr>
        <w:t>6</w:t>
      </w:r>
      <w:r w:rsidR="004661D0">
        <w:rPr>
          <w:noProof/>
        </w:rPr>
        <w:fldChar w:fldCharType="end"/>
      </w:r>
      <w:bookmarkEnd w:id="3"/>
      <w:r w:rsidR="007C7E0E">
        <w:t xml:space="preserve">. Surveyed cross section </w:t>
      </w:r>
      <w:r>
        <w:t xml:space="preserve">and longitudinal profile </w:t>
      </w:r>
      <w:r w:rsidR="007C7E0E">
        <w:t>at Site N1 (down</w:t>
      </w:r>
      <w:r>
        <w:t>stream)</w:t>
      </w:r>
      <w:r w:rsidR="007C7E0E">
        <w:t xml:space="preserve"> outlet of the LOWER subwatershed, and TOTAL watershed.</w:t>
      </w:r>
      <w:r>
        <w:t xml:space="preserve"> PT location is at 0 feet distance in the longitudinal profile.</w:t>
      </w:r>
    </w:p>
    <w:p w:rsidR="000C0F8F" w:rsidRDefault="000C0F8F" w:rsidP="000C0F8F">
      <w:r>
        <w:tab/>
        <w:t>Four discharge measurements were made at N1 (3/11/13 and 12/17/14)</w:t>
      </w:r>
      <w:r w:rsidR="00F771E2">
        <w:t xml:space="preserve"> over stream stages ranging from</w:t>
      </w:r>
      <w:r w:rsidR="00DF5FB6">
        <w:t xml:space="preserve"> </w:t>
      </w:r>
      <w:r w:rsidR="000F4A2E">
        <w:t>11-28 cm (</w:t>
      </w:r>
      <w:r w:rsidR="000F4A2E">
        <w:fldChar w:fldCharType="begin"/>
      </w:r>
      <w:r w:rsidR="000F4A2E">
        <w:instrText xml:space="preserve"> REF _Ref435789548 \h </w:instrText>
      </w:r>
      <w:r w:rsidR="000F4A2E">
        <w:fldChar w:fldCharType="separate"/>
      </w:r>
      <w:r w:rsidR="000F4A2E">
        <w:t xml:space="preserve">Figure </w:t>
      </w:r>
      <w:r w:rsidR="000F4A2E">
        <w:rPr>
          <w:noProof/>
        </w:rPr>
        <w:t>7</w:t>
      </w:r>
      <w:r w:rsidR="000F4A2E">
        <w:fldChar w:fldCharType="end"/>
      </w:r>
      <w:r w:rsidR="000F4A2E">
        <w:t>).</w:t>
      </w:r>
      <w:r>
        <w:t xml:space="preserve"> </w:t>
      </w:r>
    </w:p>
    <w:p w:rsidR="000F4A2E" w:rsidRDefault="000F4A2E" w:rsidP="000F4A2E">
      <w:pPr>
        <w:keepNext/>
      </w:pPr>
      <w:r>
        <w:rPr>
          <w:noProof/>
        </w:rPr>
        <w:lastRenderedPageBreak/>
        <w:drawing>
          <wp:inline distT="0" distB="0" distL="0" distR="0" wp14:anchorId="0D735B69" wp14:editId="1D869314">
            <wp:extent cx="5943600" cy="2971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age-Q rating 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0F4A2E" w:rsidRDefault="000F4A2E" w:rsidP="000F4A2E">
      <w:pPr>
        <w:pStyle w:val="Caption"/>
      </w:pPr>
      <w:bookmarkStart w:id="4" w:name="_Ref435789548"/>
      <w:r>
        <w:t xml:space="preserve">Figure </w:t>
      </w:r>
      <w:r w:rsidR="004661D0">
        <w:fldChar w:fldCharType="begin"/>
      </w:r>
      <w:r w:rsidR="004661D0">
        <w:instrText xml:space="preserve"> SEQ Figure \* ARABIC </w:instrText>
      </w:r>
      <w:r w:rsidR="004661D0">
        <w:fldChar w:fldCharType="separate"/>
      </w:r>
      <w:r>
        <w:rPr>
          <w:noProof/>
        </w:rPr>
        <w:t>7</w:t>
      </w:r>
      <w:r w:rsidR="004661D0">
        <w:rPr>
          <w:noProof/>
        </w:rPr>
        <w:fldChar w:fldCharType="end"/>
      </w:r>
      <w:bookmarkEnd w:id="4"/>
      <w:r>
        <w:t>. Stage-Discharge rating curves for Site N1.</w:t>
      </w:r>
    </w:p>
    <w:p w:rsidR="00AC5EFA" w:rsidRDefault="00AC5EFA" w:rsidP="000C0F8F"/>
    <w:p w:rsidR="00AC5EFA" w:rsidRPr="000C0F8F" w:rsidRDefault="00AC5EFA" w:rsidP="000C0F8F"/>
    <w:p w:rsidR="007C7E0E" w:rsidRDefault="00AC5EFA" w:rsidP="00AC5EFA">
      <w:pPr>
        <w:pStyle w:val="Heading2"/>
      </w:pPr>
      <w:r>
        <w:t>Site N2</w:t>
      </w:r>
    </w:p>
    <w:p w:rsidR="00AC5EFA" w:rsidRDefault="00AC5EFA" w:rsidP="007C7E0E">
      <w:r>
        <w:tab/>
        <w:t>Site N2 is located at a small bridge</w:t>
      </w:r>
      <w:r w:rsidR="00EF0F7F">
        <w:t xml:space="preserve"> on a village road, near the furthest upstream houses. This site is not the outlet of the UPPER subwatershed but was chosen because it has stabilized banks, and is only about 100m downstream of the UPPER subwatershed. The water depth was relatively high at low flow, compared to Site N1, and the stream bed is composed of loose gravel and cobbles, unlike the cement bed at N1.</w:t>
      </w:r>
    </w:p>
    <w:p w:rsidR="00894DE0" w:rsidRDefault="00E25BBB" w:rsidP="00894DE0">
      <w:pPr>
        <w:keepNext/>
      </w:pPr>
      <w:r>
        <w:rPr>
          <w:noProof/>
        </w:rPr>
        <w:lastRenderedPageBreak/>
        <mc:AlternateContent>
          <mc:Choice Requires="wpg">
            <w:drawing>
              <wp:anchor distT="0" distB="0" distL="114300" distR="114300" simplePos="0" relativeHeight="251667456" behindDoc="0" locked="0" layoutInCell="1" allowOverlap="1" wp14:anchorId="6C33D03A" wp14:editId="1AC82015">
                <wp:simplePos x="0" y="0"/>
                <wp:positionH relativeFrom="column">
                  <wp:posOffset>3629025</wp:posOffset>
                </wp:positionH>
                <wp:positionV relativeFrom="paragraph">
                  <wp:posOffset>1762125</wp:posOffset>
                </wp:positionV>
                <wp:extent cx="904875" cy="666750"/>
                <wp:effectExtent l="38100" t="0" r="28575" b="38100"/>
                <wp:wrapNone/>
                <wp:docPr id="20" name="Group 20"/>
                <wp:cNvGraphicFramePr/>
                <a:graphic xmlns:a="http://schemas.openxmlformats.org/drawingml/2006/main">
                  <a:graphicData uri="http://schemas.microsoft.com/office/word/2010/wordprocessingGroup">
                    <wpg:wgp>
                      <wpg:cNvGrpSpPr/>
                      <wpg:grpSpPr>
                        <a:xfrm>
                          <a:off x="0" y="0"/>
                          <a:ext cx="904875" cy="666750"/>
                          <a:chOff x="-85725" y="0"/>
                          <a:chExt cx="904875" cy="666750"/>
                        </a:xfrm>
                      </wpg:grpSpPr>
                      <wps:wsp>
                        <wps:cNvPr id="21" name="Straight Arrow Connector 21"/>
                        <wps:cNvCnPr/>
                        <wps:spPr>
                          <a:xfrm flipH="1">
                            <a:off x="-85725" y="266700"/>
                            <a:ext cx="457200" cy="400050"/>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Text Box 22"/>
                        <wps:cNvSpPr txBox="1"/>
                        <wps:spPr>
                          <a:xfrm>
                            <a:off x="0" y="0"/>
                            <a:ext cx="8191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5BBB" w:rsidRDefault="00E25BBB" w:rsidP="00E25BBB">
                              <w:r>
                                <w:t>PT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33D03A" id="Group 20" o:spid="_x0000_s1035" style="position:absolute;margin-left:285.75pt;margin-top:138.75pt;width:71.25pt;height:52.5pt;z-index:251667456;mso-width-relative:margin;mso-height-relative:margin" coordorigin="-857" coordsize="9048,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">
                <v:shape id="Straight Arrow Connector 21" o:spid="_x0000_s1036" type="#_x0000_t32" style="position:absolute;left:-857;top:2667;width:4571;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JcKMIAAADbAAAADwAAAGRycy9kb3ducmV2LnhtbESPzarCMBSE9xd8h3AENxdNVRCpRhFB&#10;EXf+LdwdmmNbbU5CE7Xep78RBJfDzHzDTOeNqcSDal9aVtDvJSCIM6tLzhUcD6vuGIQPyBory6Tg&#10;RR7ms9bPFFNtn7yjxz7kIkLYp6igCMGlUvqsIIO+Zx1x9C62NhiirHOpa3xGuKnkIElG0mDJcaFA&#10;R8uCstv+bhT8Dquz316Xo+vwb+fW65MLnJ+V6rSbxQREoCZ8w5/2RisY9OH9Jf4A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JcKMIAAADbAAAADwAAAAAAAAAAAAAA&#10;AAChAgAAZHJzL2Rvd25yZXYueG1sUEsFBgAAAAAEAAQA+QAAAJADAAAAAA==&#10;" strokecolor="white [3212]" strokeweight="3pt">
                  <v:stroke endarrow="block" joinstyle="miter"/>
                </v:shape>
                <v:shape id="Text Box 22" o:spid="_x0000_s1037" type="#_x0000_t202" style="position:absolute;width:819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gtcMA&#10;AADbAAAADwAAAGRycy9kb3ducmV2LnhtbESPW4vCMBSE3wX/QziCb5puRSnVKIvsgiAs3kAfj83p&#10;BZuT0kTt/nuzsODjMDPfMItVZ2rxoNZVlhV8jCMQxJnVFRcKTsfvUQLCeWSNtWVS8EsOVst+b4Gp&#10;tk/e0+PgCxEg7FJUUHrfpFK6rCSDbmwb4uDltjXog2wLqVt8BripZRxFM2mw4rBQYkPrkrLb4W4U&#10;/Kxndjq5dkn+tdvafZFP5GV6Vmo46D7nIDx1/h3+b2+0gjiGvy/hB8j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TgtcMAAADbAAAADwAAAAAAAAAAAAAAAACYAgAAZHJzL2Rv&#10;d25yZXYueG1sUEsFBgAAAAAEAAQA9QAAAIgDAAAAAA==&#10;" fillcolor="white [3201]" strokeweight=".5pt">
                  <v:textbox>
                    <w:txbxContent>
                      <w:p w:rsidR="00E25BBB" w:rsidRDefault="00E25BBB" w:rsidP="00E25BBB">
                        <w:r>
                          <w:t>PT location</w:t>
                        </w:r>
                      </w:p>
                    </w:txbxContent>
                  </v:textbox>
                </v:shape>
              </v:group>
            </w:pict>
          </mc:Fallback>
        </mc:AlternateContent>
      </w:r>
      <w:r>
        <w:rPr>
          <w:noProof/>
        </w:rPr>
        <mc:AlternateContent>
          <mc:Choice Requires="wps">
            <w:drawing>
              <wp:anchor distT="0" distB="0" distL="114300" distR="114300" simplePos="0" relativeHeight="251665408" behindDoc="0" locked="0" layoutInCell="1" allowOverlap="1" wp14:anchorId="0A838565" wp14:editId="72A13D45">
                <wp:simplePos x="0" y="0"/>
                <wp:positionH relativeFrom="column">
                  <wp:posOffset>1000089</wp:posOffset>
                </wp:positionH>
                <wp:positionV relativeFrom="paragraph">
                  <wp:posOffset>1257300</wp:posOffset>
                </wp:positionV>
                <wp:extent cx="2519058" cy="1647825"/>
                <wp:effectExtent l="19050" t="19050" r="52705" b="47625"/>
                <wp:wrapNone/>
                <wp:docPr id="18" name="Freeform 18"/>
                <wp:cNvGraphicFramePr/>
                <a:graphic xmlns:a="http://schemas.openxmlformats.org/drawingml/2006/main">
                  <a:graphicData uri="http://schemas.microsoft.com/office/word/2010/wordprocessingShape">
                    <wps:wsp>
                      <wps:cNvSpPr/>
                      <wps:spPr>
                        <a:xfrm>
                          <a:off x="0" y="0"/>
                          <a:ext cx="2519058" cy="1647825"/>
                        </a:xfrm>
                        <a:custGeom>
                          <a:avLst/>
                          <a:gdLst>
                            <a:gd name="connsiteX0" fmla="*/ 2505111 w 2519058"/>
                            <a:gd name="connsiteY0" fmla="*/ 0 h 1647825"/>
                            <a:gd name="connsiteX1" fmla="*/ 2505111 w 2519058"/>
                            <a:gd name="connsiteY1" fmla="*/ 342900 h 1647825"/>
                            <a:gd name="connsiteX2" fmla="*/ 2495586 w 2519058"/>
                            <a:gd name="connsiteY2" fmla="*/ 381000 h 1647825"/>
                            <a:gd name="connsiteX3" fmla="*/ 2486061 w 2519058"/>
                            <a:gd name="connsiteY3" fmla="*/ 428625 h 1647825"/>
                            <a:gd name="connsiteX4" fmla="*/ 2467011 w 2519058"/>
                            <a:gd name="connsiteY4" fmla="*/ 590550 h 1647825"/>
                            <a:gd name="connsiteX5" fmla="*/ 2457486 w 2519058"/>
                            <a:gd name="connsiteY5" fmla="*/ 666750 h 1647825"/>
                            <a:gd name="connsiteX6" fmla="*/ 2467011 w 2519058"/>
                            <a:gd name="connsiteY6" fmla="*/ 971550 h 1647825"/>
                            <a:gd name="connsiteX7" fmla="*/ 2447961 w 2519058"/>
                            <a:gd name="connsiteY7" fmla="*/ 1190625 h 1647825"/>
                            <a:gd name="connsiteX8" fmla="*/ 2467011 w 2519058"/>
                            <a:gd name="connsiteY8" fmla="*/ 1304925 h 1647825"/>
                            <a:gd name="connsiteX9" fmla="*/ 2457486 w 2519058"/>
                            <a:gd name="connsiteY9" fmla="*/ 1362075 h 1647825"/>
                            <a:gd name="connsiteX10" fmla="*/ 2428911 w 2519058"/>
                            <a:gd name="connsiteY10" fmla="*/ 1371600 h 1647825"/>
                            <a:gd name="connsiteX11" fmla="*/ 2400336 w 2519058"/>
                            <a:gd name="connsiteY11" fmla="*/ 1390650 h 1647825"/>
                            <a:gd name="connsiteX12" fmla="*/ 2371761 w 2519058"/>
                            <a:gd name="connsiteY12" fmla="*/ 1400175 h 1647825"/>
                            <a:gd name="connsiteX13" fmla="*/ 2343186 w 2519058"/>
                            <a:gd name="connsiteY13" fmla="*/ 1419225 h 1647825"/>
                            <a:gd name="connsiteX14" fmla="*/ 2305086 w 2519058"/>
                            <a:gd name="connsiteY14" fmla="*/ 1428750 h 1647825"/>
                            <a:gd name="connsiteX15" fmla="*/ 2190786 w 2519058"/>
                            <a:gd name="connsiteY15" fmla="*/ 1447800 h 1647825"/>
                            <a:gd name="connsiteX16" fmla="*/ 2162211 w 2519058"/>
                            <a:gd name="connsiteY16" fmla="*/ 1457325 h 1647825"/>
                            <a:gd name="connsiteX17" fmla="*/ 2038386 w 2519058"/>
                            <a:gd name="connsiteY17" fmla="*/ 1476375 h 1647825"/>
                            <a:gd name="connsiteX18" fmla="*/ 2009811 w 2519058"/>
                            <a:gd name="connsiteY18" fmla="*/ 1485900 h 1647825"/>
                            <a:gd name="connsiteX19" fmla="*/ 1933611 w 2519058"/>
                            <a:gd name="connsiteY19" fmla="*/ 1504950 h 1647825"/>
                            <a:gd name="connsiteX20" fmla="*/ 1905036 w 2519058"/>
                            <a:gd name="connsiteY20" fmla="*/ 1514475 h 1647825"/>
                            <a:gd name="connsiteX21" fmla="*/ 1857411 w 2519058"/>
                            <a:gd name="connsiteY21" fmla="*/ 1524000 h 1647825"/>
                            <a:gd name="connsiteX22" fmla="*/ 1800261 w 2519058"/>
                            <a:gd name="connsiteY22" fmla="*/ 1552575 h 1647825"/>
                            <a:gd name="connsiteX23" fmla="*/ 1771686 w 2519058"/>
                            <a:gd name="connsiteY23" fmla="*/ 1562100 h 1647825"/>
                            <a:gd name="connsiteX24" fmla="*/ 1590711 w 2519058"/>
                            <a:gd name="connsiteY24" fmla="*/ 1590675 h 1647825"/>
                            <a:gd name="connsiteX25" fmla="*/ 1114461 w 2519058"/>
                            <a:gd name="connsiteY25" fmla="*/ 1590675 h 1647825"/>
                            <a:gd name="connsiteX26" fmla="*/ 962061 w 2519058"/>
                            <a:gd name="connsiteY26" fmla="*/ 1609725 h 1647825"/>
                            <a:gd name="connsiteX27" fmla="*/ 771561 w 2519058"/>
                            <a:gd name="connsiteY27" fmla="*/ 1628775 h 1647825"/>
                            <a:gd name="connsiteX28" fmla="*/ 685836 w 2519058"/>
                            <a:gd name="connsiteY28" fmla="*/ 1647825 h 1647825"/>
                            <a:gd name="connsiteX29" fmla="*/ 638211 w 2519058"/>
                            <a:gd name="connsiteY29" fmla="*/ 1638300 h 1647825"/>
                            <a:gd name="connsiteX30" fmla="*/ 590586 w 2519058"/>
                            <a:gd name="connsiteY30" fmla="*/ 1552575 h 1647825"/>
                            <a:gd name="connsiteX31" fmla="*/ 571536 w 2519058"/>
                            <a:gd name="connsiteY31" fmla="*/ 1524000 h 1647825"/>
                            <a:gd name="connsiteX32" fmla="*/ 542961 w 2519058"/>
                            <a:gd name="connsiteY32" fmla="*/ 1457325 h 1647825"/>
                            <a:gd name="connsiteX33" fmla="*/ 533436 w 2519058"/>
                            <a:gd name="connsiteY33" fmla="*/ 1428750 h 1647825"/>
                            <a:gd name="connsiteX34" fmla="*/ 514386 w 2519058"/>
                            <a:gd name="connsiteY34" fmla="*/ 1390650 h 1647825"/>
                            <a:gd name="connsiteX35" fmla="*/ 495336 w 2519058"/>
                            <a:gd name="connsiteY35" fmla="*/ 1333500 h 1647825"/>
                            <a:gd name="connsiteX36" fmla="*/ 457236 w 2519058"/>
                            <a:gd name="connsiteY36" fmla="*/ 1266825 h 1647825"/>
                            <a:gd name="connsiteX37" fmla="*/ 447711 w 2519058"/>
                            <a:gd name="connsiteY37" fmla="*/ 1238250 h 1647825"/>
                            <a:gd name="connsiteX38" fmla="*/ 428661 w 2519058"/>
                            <a:gd name="connsiteY38" fmla="*/ 1209675 h 1647825"/>
                            <a:gd name="connsiteX39" fmla="*/ 419136 w 2519058"/>
                            <a:gd name="connsiteY39" fmla="*/ 1181100 h 1647825"/>
                            <a:gd name="connsiteX40" fmla="*/ 400086 w 2519058"/>
                            <a:gd name="connsiteY40" fmla="*/ 1152525 h 1647825"/>
                            <a:gd name="connsiteX41" fmla="*/ 371511 w 2519058"/>
                            <a:gd name="connsiteY41" fmla="*/ 1066800 h 1647825"/>
                            <a:gd name="connsiteX42" fmla="*/ 361986 w 2519058"/>
                            <a:gd name="connsiteY42" fmla="*/ 1038225 h 1647825"/>
                            <a:gd name="connsiteX43" fmla="*/ 342936 w 2519058"/>
                            <a:gd name="connsiteY43" fmla="*/ 1009650 h 1647825"/>
                            <a:gd name="connsiteX44" fmla="*/ 304836 w 2519058"/>
                            <a:gd name="connsiteY44" fmla="*/ 914400 h 1647825"/>
                            <a:gd name="connsiteX45" fmla="*/ 266736 w 2519058"/>
                            <a:gd name="connsiteY45" fmla="*/ 857250 h 1647825"/>
                            <a:gd name="connsiteX46" fmla="*/ 247686 w 2519058"/>
                            <a:gd name="connsiteY46" fmla="*/ 828675 h 1647825"/>
                            <a:gd name="connsiteX47" fmla="*/ 228636 w 2519058"/>
                            <a:gd name="connsiteY47" fmla="*/ 790575 h 1647825"/>
                            <a:gd name="connsiteX48" fmla="*/ 181011 w 2519058"/>
                            <a:gd name="connsiteY48" fmla="*/ 723900 h 1647825"/>
                            <a:gd name="connsiteX49" fmla="*/ 161961 w 2519058"/>
                            <a:gd name="connsiteY49" fmla="*/ 666750 h 1647825"/>
                            <a:gd name="connsiteX50" fmla="*/ 152436 w 2519058"/>
                            <a:gd name="connsiteY50" fmla="*/ 638175 h 1647825"/>
                            <a:gd name="connsiteX51" fmla="*/ 123861 w 2519058"/>
                            <a:gd name="connsiteY51" fmla="*/ 581025 h 1647825"/>
                            <a:gd name="connsiteX52" fmla="*/ 104811 w 2519058"/>
                            <a:gd name="connsiteY52" fmla="*/ 552450 h 1647825"/>
                            <a:gd name="connsiteX53" fmla="*/ 95286 w 2519058"/>
                            <a:gd name="connsiteY53" fmla="*/ 523875 h 1647825"/>
                            <a:gd name="connsiteX54" fmla="*/ 66711 w 2519058"/>
                            <a:gd name="connsiteY54" fmla="*/ 495300 h 1647825"/>
                            <a:gd name="connsiteX55" fmla="*/ 19086 w 2519058"/>
                            <a:gd name="connsiteY55" fmla="*/ 409575 h 1647825"/>
                            <a:gd name="connsiteX56" fmla="*/ 36 w 2519058"/>
                            <a:gd name="connsiteY56" fmla="*/ 371475 h 1647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2519058" h="1647825">
                              <a:moveTo>
                                <a:pt x="2505111" y="0"/>
                              </a:moveTo>
                              <a:cubicBezTo>
                                <a:pt x="2526330" y="148534"/>
                                <a:pt x="2520888" y="82584"/>
                                <a:pt x="2505111" y="342900"/>
                              </a:cubicBezTo>
                              <a:cubicBezTo>
                                <a:pt x="2504319" y="355967"/>
                                <a:pt x="2498426" y="368221"/>
                                <a:pt x="2495586" y="381000"/>
                              </a:cubicBezTo>
                              <a:cubicBezTo>
                                <a:pt x="2492074" y="396804"/>
                                <a:pt x="2488523" y="412624"/>
                                <a:pt x="2486061" y="428625"/>
                              </a:cubicBezTo>
                              <a:cubicBezTo>
                                <a:pt x="2480039" y="467768"/>
                                <a:pt x="2471423" y="553048"/>
                                <a:pt x="2467011" y="590550"/>
                              </a:cubicBezTo>
                              <a:cubicBezTo>
                                <a:pt x="2464020" y="615972"/>
                                <a:pt x="2460661" y="641350"/>
                                <a:pt x="2457486" y="666750"/>
                              </a:cubicBezTo>
                              <a:cubicBezTo>
                                <a:pt x="2460661" y="768350"/>
                                <a:pt x="2467011" y="869900"/>
                                <a:pt x="2467011" y="971550"/>
                              </a:cubicBezTo>
                              <a:cubicBezTo>
                                <a:pt x="2467011" y="1124746"/>
                                <a:pt x="2469924" y="1102773"/>
                                <a:pt x="2447961" y="1190625"/>
                              </a:cubicBezTo>
                              <a:cubicBezTo>
                                <a:pt x="2453369" y="1217667"/>
                                <a:pt x="2467011" y="1281296"/>
                                <a:pt x="2467011" y="1304925"/>
                              </a:cubicBezTo>
                              <a:cubicBezTo>
                                <a:pt x="2467011" y="1324238"/>
                                <a:pt x="2467068" y="1345307"/>
                                <a:pt x="2457486" y="1362075"/>
                              </a:cubicBezTo>
                              <a:cubicBezTo>
                                <a:pt x="2452505" y="1370792"/>
                                <a:pt x="2437891" y="1367110"/>
                                <a:pt x="2428911" y="1371600"/>
                              </a:cubicBezTo>
                              <a:cubicBezTo>
                                <a:pt x="2418672" y="1376720"/>
                                <a:pt x="2410575" y="1385530"/>
                                <a:pt x="2400336" y="1390650"/>
                              </a:cubicBezTo>
                              <a:cubicBezTo>
                                <a:pt x="2391356" y="1395140"/>
                                <a:pt x="2380741" y="1395685"/>
                                <a:pt x="2371761" y="1400175"/>
                              </a:cubicBezTo>
                              <a:cubicBezTo>
                                <a:pt x="2361522" y="1405295"/>
                                <a:pt x="2353708" y="1414716"/>
                                <a:pt x="2343186" y="1419225"/>
                              </a:cubicBezTo>
                              <a:cubicBezTo>
                                <a:pt x="2331154" y="1424382"/>
                                <a:pt x="2317953" y="1426338"/>
                                <a:pt x="2305086" y="1428750"/>
                              </a:cubicBezTo>
                              <a:cubicBezTo>
                                <a:pt x="2267122" y="1435868"/>
                                <a:pt x="2227429" y="1435586"/>
                                <a:pt x="2190786" y="1447800"/>
                              </a:cubicBezTo>
                              <a:cubicBezTo>
                                <a:pt x="2181261" y="1450975"/>
                                <a:pt x="2172056" y="1455356"/>
                                <a:pt x="2162211" y="1457325"/>
                              </a:cubicBezTo>
                              <a:cubicBezTo>
                                <a:pt x="2086252" y="1472517"/>
                                <a:pt x="2109221" y="1460634"/>
                                <a:pt x="2038386" y="1476375"/>
                              </a:cubicBezTo>
                              <a:cubicBezTo>
                                <a:pt x="2028585" y="1478553"/>
                                <a:pt x="2019497" y="1483258"/>
                                <a:pt x="2009811" y="1485900"/>
                              </a:cubicBezTo>
                              <a:cubicBezTo>
                                <a:pt x="1984552" y="1492789"/>
                                <a:pt x="1958449" y="1496671"/>
                                <a:pt x="1933611" y="1504950"/>
                              </a:cubicBezTo>
                              <a:cubicBezTo>
                                <a:pt x="1924086" y="1508125"/>
                                <a:pt x="1914776" y="1512040"/>
                                <a:pt x="1905036" y="1514475"/>
                              </a:cubicBezTo>
                              <a:cubicBezTo>
                                <a:pt x="1889330" y="1518402"/>
                                <a:pt x="1873117" y="1520073"/>
                                <a:pt x="1857411" y="1524000"/>
                              </a:cubicBezTo>
                              <a:cubicBezTo>
                                <a:pt x="1809528" y="1535971"/>
                                <a:pt x="1846822" y="1529295"/>
                                <a:pt x="1800261" y="1552575"/>
                              </a:cubicBezTo>
                              <a:cubicBezTo>
                                <a:pt x="1791281" y="1557065"/>
                                <a:pt x="1781372" y="1559458"/>
                                <a:pt x="1771686" y="1562100"/>
                              </a:cubicBezTo>
                              <a:cubicBezTo>
                                <a:pt x="1675242" y="1588403"/>
                                <a:pt x="1703106" y="1580457"/>
                                <a:pt x="1590711" y="1590675"/>
                              </a:cubicBezTo>
                              <a:cubicBezTo>
                                <a:pt x="1371727" y="1578509"/>
                                <a:pt x="1380645" y="1574039"/>
                                <a:pt x="1114461" y="1590675"/>
                              </a:cubicBezTo>
                              <a:cubicBezTo>
                                <a:pt x="1063365" y="1593868"/>
                                <a:pt x="1013079" y="1605473"/>
                                <a:pt x="962061" y="1609725"/>
                              </a:cubicBezTo>
                              <a:cubicBezTo>
                                <a:pt x="873393" y="1617114"/>
                                <a:pt x="851457" y="1617361"/>
                                <a:pt x="771561" y="1628775"/>
                              </a:cubicBezTo>
                              <a:cubicBezTo>
                                <a:pt x="712889" y="1637157"/>
                                <a:pt x="728375" y="1633645"/>
                                <a:pt x="685836" y="1647825"/>
                              </a:cubicBezTo>
                              <a:cubicBezTo>
                                <a:pt x="669961" y="1644650"/>
                                <a:pt x="650990" y="1648239"/>
                                <a:pt x="638211" y="1638300"/>
                              </a:cubicBezTo>
                              <a:cubicBezTo>
                                <a:pt x="589067" y="1600077"/>
                                <a:pt x="609752" y="1590907"/>
                                <a:pt x="590586" y="1552575"/>
                              </a:cubicBezTo>
                              <a:cubicBezTo>
                                <a:pt x="585466" y="1542336"/>
                                <a:pt x="577886" y="1533525"/>
                                <a:pt x="571536" y="1524000"/>
                              </a:cubicBezTo>
                              <a:cubicBezTo>
                                <a:pt x="551712" y="1444706"/>
                                <a:pt x="575850" y="1523104"/>
                                <a:pt x="542961" y="1457325"/>
                              </a:cubicBezTo>
                              <a:cubicBezTo>
                                <a:pt x="538471" y="1448345"/>
                                <a:pt x="537391" y="1437978"/>
                                <a:pt x="533436" y="1428750"/>
                              </a:cubicBezTo>
                              <a:cubicBezTo>
                                <a:pt x="527843" y="1415699"/>
                                <a:pt x="519659" y="1403833"/>
                                <a:pt x="514386" y="1390650"/>
                              </a:cubicBezTo>
                              <a:cubicBezTo>
                                <a:pt x="506928" y="1372006"/>
                                <a:pt x="506475" y="1350208"/>
                                <a:pt x="495336" y="1333500"/>
                              </a:cubicBezTo>
                              <a:cubicBezTo>
                                <a:pt x="476204" y="1304802"/>
                                <a:pt x="471738" y="1300662"/>
                                <a:pt x="457236" y="1266825"/>
                              </a:cubicBezTo>
                              <a:cubicBezTo>
                                <a:pt x="453281" y="1257597"/>
                                <a:pt x="452201" y="1247230"/>
                                <a:pt x="447711" y="1238250"/>
                              </a:cubicBezTo>
                              <a:cubicBezTo>
                                <a:pt x="442591" y="1228011"/>
                                <a:pt x="433781" y="1219914"/>
                                <a:pt x="428661" y="1209675"/>
                              </a:cubicBezTo>
                              <a:cubicBezTo>
                                <a:pt x="424171" y="1200695"/>
                                <a:pt x="423626" y="1190080"/>
                                <a:pt x="419136" y="1181100"/>
                              </a:cubicBezTo>
                              <a:cubicBezTo>
                                <a:pt x="414016" y="1170861"/>
                                <a:pt x="404735" y="1162986"/>
                                <a:pt x="400086" y="1152525"/>
                              </a:cubicBezTo>
                              <a:lnTo>
                                <a:pt x="371511" y="1066800"/>
                              </a:lnTo>
                              <a:cubicBezTo>
                                <a:pt x="368336" y="1057275"/>
                                <a:pt x="367555" y="1046579"/>
                                <a:pt x="361986" y="1038225"/>
                              </a:cubicBezTo>
                              <a:cubicBezTo>
                                <a:pt x="355636" y="1028700"/>
                                <a:pt x="347585" y="1020111"/>
                                <a:pt x="342936" y="1009650"/>
                              </a:cubicBezTo>
                              <a:cubicBezTo>
                                <a:pt x="311782" y="939553"/>
                                <a:pt x="338250" y="970090"/>
                                <a:pt x="304836" y="914400"/>
                              </a:cubicBezTo>
                              <a:cubicBezTo>
                                <a:pt x="293056" y="894767"/>
                                <a:pt x="279436" y="876300"/>
                                <a:pt x="266736" y="857250"/>
                              </a:cubicBezTo>
                              <a:cubicBezTo>
                                <a:pt x="260386" y="847725"/>
                                <a:pt x="252806" y="838914"/>
                                <a:pt x="247686" y="828675"/>
                              </a:cubicBezTo>
                              <a:cubicBezTo>
                                <a:pt x="241336" y="815975"/>
                                <a:pt x="236161" y="802616"/>
                                <a:pt x="228636" y="790575"/>
                              </a:cubicBezTo>
                              <a:cubicBezTo>
                                <a:pt x="223224" y="781915"/>
                                <a:pt x="187211" y="737850"/>
                                <a:pt x="181011" y="723900"/>
                              </a:cubicBezTo>
                              <a:cubicBezTo>
                                <a:pt x="172856" y="705550"/>
                                <a:pt x="168311" y="685800"/>
                                <a:pt x="161961" y="666750"/>
                              </a:cubicBezTo>
                              <a:cubicBezTo>
                                <a:pt x="158786" y="657225"/>
                                <a:pt x="158005" y="646529"/>
                                <a:pt x="152436" y="638175"/>
                              </a:cubicBezTo>
                              <a:cubicBezTo>
                                <a:pt x="97841" y="556283"/>
                                <a:pt x="163296" y="659895"/>
                                <a:pt x="123861" y="581025"/>
                              </a:cubicBezTo>
                              <a:cubicBezTo>
                                <a:pt x="118741" y="570786"/>
                                <a:pt x="109931" y="562689"/>
                                <a:pt x="104811" y="552450"/>
                              </a:cubicBezTo>
                              <a:cubicBezTo>
                                <a:pt x="100321" y="543470"/>
                                <a:pt x="100855" y="532229"/>
                                <a:pt x="95286" y="523875"/>
                              </a:cubicBezTo>
                              <a:cubicBezTo>
                                <a:pt x="87814" y="512667"/>
                                <a:pt x="74981" y="505933"/>
                                <a:pt x="66711" y="495300"/>
                              </a:cubicBezTo>
                              <a:cubicBezTo>
                                <a:pt x="-17380" y="387183"/>
                                <a:pt x="53577" y="478557"/>
                                <a:pt x="19086" y="409575"/>
                              </a:cubicBezTo>
                              <a:cubicBezTo>
                                <a:pt x="-1725" y="367953"/>
                                <a:pt x="36" y="395334"/>
                                <a:pt x="36" y="371475"/>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FAFC5C" id="Freeform 18" o:spid="_x0000_s1026" style="position:absolute;margin-left:78.75pt;margin-top:99pt;width:198.35pt;height:129.7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2519058,1647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" path="m2505111,v21219,148534,15777,82584,,342900c2504319,355967,2498426,368221,2495586,381000v-3512,15804,-7063,31624,-9525,47625c2480039,467768,2471423,553048,2467011,590550v-2991,25422,-6350,50800,-9525,76200c2460661,768350,2467011,869900,2467011,971550v,153196,2913,131223,-19050,219075c2453369,1217667,2467011,1281296,2467011,1304925v,19313,57,40382,-9525,57150c2452505,1370792,2437891,1367110,2428911,1371600v-10239,5120,-18336,13930,-28575,19050c2391356,1395140,2380741,1395685,2371761,1400175v-10239,5120,-18053,14541,-28575,19050c2331154,1424382,2317953,1426338,2305086,1428750v-37964,7118,-77657,6836,-114300,19050c2181261,1450975,2172056,1455356,2162211,1457325v-75959,15192,-52990,3309,-123825,19050c2028585,1478553,2019497,1483258,2009811,1485900v-25259,6889,-51362,10771,-76200,19050c1924086,1508125,1914776,1512040,1905036,1514475v-15706,3927,-31919,5598,-47625,9525c1809528,1535971,1846822,1529295,1800261,1552575v-8980,4490,-18889,6883,-28575,9525c1675242,1588403,1703106,1580457,1590711,1590675v-218984,-12166,-210066,-16636,-476250,c1063365,1593868,1013079,1605473,962061,1609725v-88668,7389,-110604,7636,-190500,19050c712889,1637157,728375,1633645,685836,1647825v-15875,-3175,-34846,414,-47625,-9525c589067,1600077,609752,1590907,590586,1552575v-5120,-10239,-12700,-19050,-19050,-28575c551712,1444706,575850,1523104,542961,1457325v-4490,-8980,-5570,-19347,-9525,-28575c527843,1415699,519659,1403833,514386,1390650v-7458,-18644,-7911,-40442,-19050,-57150c476204,1304802,471738,1300662,457236,1266825v-3955,-9228,-5035,-19595,-9525,-28575c442591,1228011,433781,1219914,428661,1209675v-4490,-8980,-5035,-19595,-9525,-28575c414016,1170861,404735,1162986,400086,1152525r-28575,-85725c368336,1057275,367555,1046579,361986,1038225v-6350,-9525,-14401,-18114,-19050,-28575c311782,939553,338250,970090,304836,914400,293056,894767,279436,876300,266736,857250v-6350,-9525,-13930,-18336,-19050,-28575c241336,815975,236161,802616,228636,790575v-5412,-8660,-41425,-52725,-47625,-66675c172856,705550,168311,685800,161961,666750v-3175,-9525,-3956,-20221,-9525,-28575c97841,556283,163296,659895,123861,581025v-5120,-10239,-13930,-18336,-19050,-28575c100321,543470,100855,532229,95286,523875,87814,512667,74981,505933,66711,495300,-17380,387183,53577,478557,19086,409575,-1725,367953,36,395334,36,371475e" filled="f" strokecolor="red" strokeweight="3pt">
                <v:stroke joinstyle="miter"/>
                <v:path arrowok="t" o:connecttype="custom" o:connectlocs="2505111,0;2505111,342900;2495586,381000;2486061,428625;2467011,590550;2457486,666750;2467011,971550;2447961,1190625;2467011,1304925;2457486,1362075;2428911,1371600;2400336,1390650;2371761,1400175;2343186,1419225;2305086,1428750;2190786,1447800;2162211,1457325;2038386,1476375;2009811,1485900;1933611,1504950;1905036,1514475;1857411,1524000;1800261,1552575;1771686,1562100;1590711,1590675;1114461,1590675;962061,1609725;771561,1628775;685836,1647825;638211,1638300;590586,1552575;571536,1524000;542961,1457325;533436,1428750;514386,1390650;495336,1333500;457236,1266825;447711,1238250;428661,1209675;419136,1181100;400086,1152525;371511,1066800;361986,1038225;342936,1009650;304836,914400;266736,857250;247686,828675;228636,790575;181011,723900;161961,666750;152436,638175;123861,581025;104811,552450;95286,523875;66711,495300;19086,409575;36,371475" o:connectangles="0,0,0,0,0,0,0,0,0,0,0,0,0,0,0,0,0,0,0,0,0,0,0,0,0,0,0,0,0,0,0,0,0,0,0,0,0,0,0,0,0,0,0,0,0,0,0,0,0,0,0,0,0,0,0,0,0"/>
              </v:shape>
            </w:pict>
          </mc:Fallback>
        </mc:AlternateContent>
      </w:r>
      <w:r>
        <w:rPr>
          <w:noProof/>
        </w:rPr>
        <w:drawing>
          <wp:inline distT="0" distB="0" distL="0" distR="0" wp14:anchorId="2EB86825" wp14:editId="73801274">
            <wp:extent cx="594360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SC_323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BB1A3F" w:rsidRDefault="00894DE0" w:rsidP="00894DE0">
      <w:pPr>
        <w:pStyle w:val="Caption"/>
      </w:pPr>
      <w:r>
        <w:t xml:space="preserve">Figure </w:t>
      </w:r>
      <w:r w:rsidR="004661D0">
        <w:fldChar w:fldCharType="begin"/>
      </w:r>
      <w:r w:rsidR="004661D0">
        <w:instrText xml:space="preserve"> SEQ Figure \* ARABIC </w:instrText>
      </w:r>
      <w:r w:rsidR="004661D0">
        <w:fldChar w:fldCharType="separate"/>
      </w:r>
      <w:r w:rsidR="000F4A2E">
        <w:rPr>
          <w:noProof/>
        </w:rPr>
        <w:t>8</w:t>
      </w:r>
      <w:r w:rsidR="004661D0">
        <w:rPr>
          <w:noProof/>
        </w:rPr>
        <w:fldChar w:fldCharType="end"/>
      </w:r>
      <w:r>
        <w:t>. Site N2 under stormflow conditions. The PT is installed in the white, PVC tube attached to the downstream side of the bridge.</w:t>
      </w:r>
    </w:p>
    <w:p w:rsidR="00E25BBB" w:rsidRDefault="00894DE0" w:rsidP="007C7E0E">
      <w:r>
        <w:tab/>
        <w:t>The stream cross section at site N2 is fairly flat with little variation in depth. The elevation profile showed the slope was slightly steeper than at N1, which is expected given its upstream location where the mountains steepen. The slope at N1 was 0.023 m/m.</w:t>
      </w:r>
    </w:p>
    <w:p w:rsidR="00E25BBB" w:rsidRDefault="00E25BBB" w:rsidP="007C7E0E"/>
    <w:p w:rsidR="00AC5EFA" w:rsidRDefault="00A26123" w:rsidP="007C7E0E">
      <w:r>
        <w:rPr>
          <w:noProof/>
        </w:rPr>
        <w:drawing>
          <wp:inline distT="0" distB="0" distL="0" distR="0" wp14:anchorId="53A2238D" wp14:editId="19C3070F">
            <wp:extent cx="5943600" cy="1310640"/>
            <wp:effectExtent l="0" t="0" r="0" b="381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B1A3F" w:rsidRDefault="00A26123" w:rsidP="00BB1A3F">
      <w:pPr>
        <w:keepNext/>
      </w:pPr>
      <w:r>
        <w:rPr>
          <w:noProof/>
        </w:rPr>
        <w:lastRenderedPageBreak/>
        <w:drawing>
          <wp:inline distT="0" distB="0" distL="0" distR="0" wp14:anchorId="49E42EAB" wp14:editId="51DF26E5">
            <wp:extent cx="5943600" cy="1906270"/>
            <wp:effectExtent l="0" t="0" r="0" b="177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26123" w:rsidRDefault="00BB1A3F" w:rsidP="00BB1A3F">
      <w:pPr>
        <w:pStyle w:val="Caption"/>
      </w:pPr>
      <w:r>
        <w:t xml:space="preserve">Figure </w:t>
      </w:r>
      <w:r w:rsidR="004661D0">
        <w:fldChar w:fldCharType="begin"/>
      </w:r>
      <w:r w:rsidR="004661D0">
        <w:instrText xml:space="preserve"> SEQ Figure \* ARABIC </w:instrText>
      </w:r>
      <w:r w:rsidR="004661D0">
        <w:fldChar w:fldCharType="separate"/>
      </w:r>
      <w:r w:rsidR="000F4A2E">
        <w:rPr>
          <w:noProof/>
        </w:rPr>
        <w:t>9</w:t>
      </w:r>
      <w:r w:rsidR="004661D0">
        <w:rPr>
          <w:noProof/>
        </w:rPr>
        <w:fldChar w:fldCharType="end"/>
      </w:r>
      <w:r>
        <w:t xml:space="preserve">. </w:t>
      </w:r>
      <w:r w:rsidRPr="0003162E">
        <w:t>Surveyed cross section and longitudinal profile at Site N</w:t>
      </w:r>
      <w:r>
        <w:t>2 (up</w:t>
      </w:r>
      <w:r w:rsidRPr="0003162E">
        <w:t xml:space="preserve">stream) outlet of the </w:t>
      </w:r>
      <w:r>
        <w:t>UPP</w:t>
      </w:r>
      <w:r w:rsidRPr="0003162E">
        <w:t>ER subwatershed. PT location is at 0 feet distance in the longitudinal profile.</w:t>
      </w:r>
    </w:p>
    <w:p w:rsidR="00AC5EFA" w:rsidRDefault="00F771E2" w:rsidP="007C7E0E">
      <w:r>
        <w:tab/>
        <w:t>Due to the high depth at N2 under all flow conditions, it was difficult to measure discharge by wading, so only two discharge measurements were made</w:t>
      </w:r>
      <w:r w:rsidR="000F4A2E">
        <w:t xml:space="preserve"> over stream stage from 36-45 cm (</w:t>
      </w:r>
      <w:r w:rsidR="000F4A2E">
        <w:fldChar w:fldCharType="begin"/>
      </w:r>
      <w:r w:rsidR="000F4A2E">
        <w:instrText xml:space="preserve"> REF _Ref435789639 \h </w:instrText>
      </w:r>
      <w:r w:rsidR="000F4A2E">
        <w:fldChar w:fldCharType="separate"/>
      </w:r>
      <w:r w:rsidR="000F4A2E">
        <w:t xml:space="preserve">Figure </w:t>
      </w:r>
      <w:r w:rsidR="000F4A2E">
        <w:rPr>
          <w:noProof/>
        </w:rPr>
        <w:t>10</w:t>
      </w:r>
      <w:r w:rsidR="000F4A2E">
        <w:fldChar w:fldCharType="end"/>
      </w:r>
      <w:r w:rsidR="000F4A2E">
        <w:t>)</w:t>
      </w:r>
      <w:r>
        <w:t xml:space="preserve">. Given the limited range of stream stages for these measurements, the rating curve cannot be constructed from measurements alone. </w:t>
      </w:r>
    </w:p>
    <w:p w:rsidR="000F4A2E" w:rsidRDefault="000F4A2E" w:rsidP="000F4A2E">
      <w:pPr>
        <w:keepNext/>
      </w:pPr>
      <w:r>
        <w:rPr>
          <w:noProof/>
        </w:rPr>
        <w:drawing>
          <wp:inline distT="0" distB="0" distL="0" distR="0" wp14:anchorId="1D944ECC" wp14:editId="5D9F9F08">
            <wp:extent cx="5943600" cy="2971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age-Q rating N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DF5FB6" w:rsidRPr="007C7E0E" w:rsidRDefault="000F4A2E" w:rsidP="000F4A2E">
      <w:pPr>
        <w:pStyle w:val="Caption"/>
      </w:pPr>
      <w:bookmarkStart w:id="5" w:name="_Ref435789639"/>
      <w:r>
        <w:t xml:space="preserve">Figure </w:t>
      </w:r>
      <w:r w:rsidR="004661D0">
        <w:fldChar w:fldCharType="begin"/>
      </w:r>
      <w:r w:rsidR="004661D0">
        <w:instrText xml:space="preserve"> SEQ Figure \* ARABIC </w:instrText>
      </w:r>
      <w:r w:rsidR="004661D0">
        <w:fldChar w:fldCharType="separate"/>
      </w:r>
      <w:r>
        <w:rPr>
          <w:noProof/>
        </w:rPr>
        <w:t>10</w:t>
      </w:r>
      <w:r w:rsidR="004661D0">
        <w:rPr>
          <w:noProof/>
        </w:rPr>
        <w:fldChar w:fldCharType="end"/>
      </w:r>
      <w:bookmarkEnd w:id="5"/>
      <w:r>
        <w:t>. Stage-Discharge rating curves for Site N2.</w:t>
      </w:r>
    </w:p>
    <w:p w:rsidR="001D240D" w:rsidRDefault="001D240D" w:rsidP="001D240D">
      <w:pPr>
        <w:pStyle w:val="Heading1"/>
      </w:pPr>
      <w:r>
        <w:t>Discussion</w:t>
      </w:r>
    </w:p>
    <w:p w:rsidR="000F4A2E" w:rsidRDefault="000F4A2E" w:rsidP="000F4A2E">
      <w:r>
        <w:tab/>
        <w:t xml:space="preserve">The rating curves calculated from Manning’s equation did not work well for either site. </w:t>
      </w:r>
    </w:p>
    <w:p w:rsidR="001D240D" w:rsidRDefault="001D240D" w:rsidP="001D240D">
      <w:pPr>
        <w:pStyle w:val="Heading1"/>
      </w:pPr>
      <w:r>
        <w:t>Conclusion</w:t>
      </w:r>
    </w:p>
    <w:p w:rsidR="001D240D" w:rsidRDefault="001D240D" w:rsidP="001D240D">
      <w:pPr>
        <w:pStyle w:val="Heading1"/>
      </w:pPr>
    </w:p>
    <w:p w:rsidR="00327EF0" w:rsidRDefault="00327EF0" w:rsidP="001D240D">
      <w:pPr>
        <w:pStyle w:val="Heading1"/>
      </w:pPr>
    </w:p>
    <w:p w:rsidR="00327EF0" w:rsidRDefault="00327EF0" w:rsidP="001D240D">
      <w:pPr>
        <w:pStyle w:val="Heading1"/>
      </w:pPr>
    </w:p>
    <w:p w:rsidR="00327EF0" w:rsidRDefault="00327EF0" w:rsidP="001D240D">
      <w:pPr>
        <w:pStyle w:val="Heading1"/>
      </w:pPr>
    </w:p>
    <w:p w:rsidR="00327EF0" w:rsidRDefault="00327EF0" w:rsidP="001D240D">
      <w:pPr>
        <w:pStyle w:val="Heading1"/>
      </w:pPr>
    </w:p>
    <w:p w:rsidR="00327EF0" w:rsidRDefault="00327EF0" w:rsidP="001D240D">
      <w:pPr>
        <w:pStyle w:val="Heading1"/>
      </w:pPr>
    </w:p>
    <w:p w:rsidR="00327EF0" w:rsidRDefault="00327EF0" w:rsidP="001D240D">
      <w:pPr>
        <w:pStyle w:val="Heading1"/>
      </w:pPr>
      <w:r>
        <w:lastRenderedPageBreak/>
        <w:t>References</w:t>
      </w:r>
    </w:p>
    <w:p w:rsidR="00327EF0" w:rsidRPr="00327EF0" w:rsidRDefault="00327EF0">
      <w:pPr>
        <w:pStyle w:val="NormalWeb"/>
        <w:ind w:left="480" w:hanging="480"/>
        <w:divId w:val="1785273953"/>
        <w:rPr>
          <w:rFonts w:ascii="Calibri" w:hAnsi="Calibri"/>
          <w:noProof/>
          <w:sz w:val="22"/>
        </w:rPr>
      </w:pPr>
      <w:r>
        <w:fldChar w:fldCharType="begin" w:fldLock="1"/>
      </w:r>
      <w:r>
        <w:instrText xml:space="preserve">ADDIN Mendeley Bibliography CSL_BIBLIOGRAPHY </w:instrText>
      </w:r>
      <w:r>
        <w:fldChar w:fldCharType="separate"/>
      </w:r>
      <w:r w:rsidRPr="00327EF0">
        <w:rPr>
          <w:rFonts w:ascii="Calibri" w:hAnsi="Calibri"/>
          <w:noProof/>
          <w:sz w:val="22"/>
        </w:rPr>
        <w:t>Bégin, C., Brooks, G., Larson, R. a., Dragićević, S., Ramos Scharrón, C.E., Coté, I.M., 2014. Increased sediment loads over coral reefs in Saint Lucia in relation to land use change in contributing watersheds. Ocean Coast. Manag. 95, 35–45. doi:10.1016/j.ocecoaman.2014.03.018</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Eyre, P.R., 1989. Ground-water quality reconnaissance, Tutuila, American Samoa, U.S. Geological Survey Water Resources Investigations Report 94-4142. Honolulu, HI.</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Izuka, S.K., Giambelluca, T.W., Nullet, M.A., 2005. Potential Evapotranspiration on Tutuila , American Samoa. U.S. Geological Survey Scientific Investigations Report 2005-5200.</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NOAA’s Ocean Service, Coastal Services Center, 2010. 2010 C-CAP Land Cover, Territory of American Samoa, Tutuila.</w:t>
      </w:r>
    </w:p>
    <w:p w:rsidR="00327EF0" w:rsidRPr="00327EF0" w:rsidRDefault="00327EF0">
      <w:pPr>
        <w:pStyle w:val="NormalWeb"/>
        <w:ind w:left="480" w:hanging="480"/>
        <w:divId w:val="1785273953"/>
        <w:rPr>
          <w:rFonts w:ascii="Calibri" w:hAnsi="Calibri"/>
          <w:noProof/>
          <w:sz w:val="22"/>
        </w:rPr>
      </w:pPr>
      <w:r w:rsidRPr="00327EF0">
        <w:rPr>
          <w:rFonts w:ascii="Calibri" w:hAnsi="Calibri"/>
          <w:noProof/>
          <w:sz w:val="22"/>
        </w:rPr>
        <w:t>Turnipseed, D.P., Sauer, V.B., 2010. Discharge Measurements at Gaging Stations, in: U.S. Geological Survey Techniques and Methods Book 3, Chap. A8. Reston, Va., p. 87.</w:t>
      </w:r>
    </w:p>
    <w:p w:rsidR="00327EF0" w:rsidRDefault="00327EF0" w:rsidP="00327EF0">
      <w:r>
        <w:fldChar w:fldCharType="end"/>
      </w:r>
    </w:p>
    <w:sectPr w:rsidR="00327E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A0974"/>
    <w:multiLevelType w:val="hybridMultilevel"/>
    <w:tmpl w:val="E480BD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40D"/>
    <w:rsid w:val="00033F14"/>
    <w:rsid w:val="000453EF"/>
    <w:rsid w:val="0005417F"/>
    <w:rsid w:val="00070071"/>
    <w:rsid w:val="000C0F8F"/>
    <w:rsid w:val="000F4A2E"/>
    <w:rsid w:val="0017118C"/>
    <w:rsid w:val="0018729E"/>
    <w:rsid w:val="001D240D"/>
    <w:rsid w:val="002A4B3E"/>
    <w:rsid w:val="00327EF0"/>
    <w:rsid w:val="00330458"/>
    <w:rsid w:val="004661D0"/>
    <w:rsid w:val="004A689C"/>
    <w:rsid w:val="004D25A7"/>
    <w:rsid w:val="00502125"/>
    <w:rsid w:val="00512B2A"/>
    <w:rsid w:val="005679D6"/>
    <w:rsid w:val="0059092E"/>
    <w:rsid w:val="005E7EC7"/>
    <w:rsid w:val="00684F6C"/>
    <w:rsid w:val="007004B6"/>
    <w:rsid w:val="007C7E0E"/>
    <w:rsid w:val="00894DE0"/>
    <w:rsid w:val="008F0D57"/>
    <w:rsid w:val="00A26123"/>
    <w:rsid w:val="00A440EC"/>
    <w:rsid w:val="00AC5EFA"/>
    <w:rsid w:val="00AE0A4E"/>
    <w:rsid w:val="00B03D61"/>
    <w:rsid w:val="00BB1A3F"/>
    <w:rsid w:val="00BB7F78"/>
    <w:rsid w:val="00CC1281"/>
    <w:rsid w:val="00D170B1"/>
    <w:rsid w:val="00D65EDD"/>
    <w:rsid w:val="00D96F49"/>
    <w:rsid w:val="00DF5FB6"/>
    <w:rsid w:val="00E1524E"/>
    <w:rsid w:val="00E25BBB"/>
    <w:rsid w:val="00EF0F7F"/>
    <w:rsid w:val="00F77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61C0EE-F2C9-4B04-AF63-97B20F170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Caption">
    <w:name w:val="caption"/>
    <w:basedOn w:val="Normal"/>
    <w:next w:val="Normal"/>
    <w:uiPriority w:val="35"/>
    <w:unhideWhenUsed/>
    <w:qFormat/>
    <w:rsid w:val="00BB7F78"/>
    <w:pPr>
      <w:spacing w:after="200"/>
    </w:pPr>
    <w:rPr>
      <w:i/>
      <w:iCs/>
      <w:color w:val="44546A" w:themeColor="text2"/>
      <w:sz w:val="18"/>
      <w:szCs w:val="18"/>
    </w:rPr>
  </w:style>
  <w:style w:type="table" w:styleId="TableGrid">
    <w:name w:val="Table Grid"/>
    <w:basedOn w:val="TableNormal"/>
    <w:uiPriority w:val="59"/>
    <w:rsid w:val="005679D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0D57"/>
    <w:pPr>
      <w:spacing w:before="100" w:beforeAutospacing="1" w:after="100" w:afterAutospacing="1"/>
    </w:pPr>
    <w:rPr>
      <w:rFonts w:ascii="Times New Roman" w:eastAsiaTheme="minorEastAsia" w:hAnsi="Times New Roman"/>
      <w:sz w:val="24"/>
      <w:szCs w:val="24"/>
    </w:rPr>
  </w:style>
  <w:style w:type="paragraph" w:styleId="BalloonText">
    <w:name w:val="Balloon Text"/>
    <w:basedOn w:val="Normal"/>
    <w:link w:val="BalloonTextChar"/>
    <w:uiPriority w:val="99"/>
    <w:semiHidden/>
    <w:unhideWhenUsed/>
    <w:rsid w:val="00EF0F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F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692162">
      <w:bodyDiv w:val="1"/>
      <w:marLeft w:val="0"/>
      <w:marRight w:val="0"/>
      <w:marTop w:val="0"/>
      <w:marBottom w:val="0"/>
      <w:divBdr>
        <w:top w:val="none" w:sz="0" w:space="0" w:color="auto"/>
        <w:left w:val="none" w:sz="0" w:space="0" w:color="auto"/>
        <w:bottom w:val="none" w:sz="0" w:space="0" w:color="auto"/>
        <w:right w:val="none" w:sz="0" w:space="0" w:color="auto"/>
      </w:divBdr>
      <w:divsChild>
        <w:div w:id="1628925633">
          <w:marLeft w:val="0"/>
          <w:marRight w:val="0"/>
          <w:marTop w:val="0"/>
          <w:marBottom w:val="0"/>
          <w:divBdr>
            <w:top w:val="none" w:sz="0" w:space="0" w:color="auto"/>
            <w:left w:val="none" w:sz="0" w:space="0" w:color="auto"/>
            <w:bottom w:val="none" w:sz="0" w:space="0" w:color="auto"/>
            <w:right w:val="none" w:sz="0" w:space="0" w:color="auto"/>
          </w:divBdr>
          <w:divsChild>
            <w:div w:id="17852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8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5.jpe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ex\Documents\GitHub\Nuuuli-Sediment-Flux\Data\Q\Nuuuli_CrossSecti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ex\Documents\GitHub\Nuuuli-Sediment-Flux\Data\Q\Nuuuli_Longitudinal_Profi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1</a:t>
            </a:r>
            <a:r>
              <a:rPr lang="en-US" baseline="0"/>
              <a:t> Stream Cross Section</a:t>
            </a:r>
            <a:endParaRPr lang="en-US"/>
          </a:p>
        </c:rich>
      </c:tx>
      <c:layout>
        <c:manualLayout>
          <c:xMode val="edge"/>
          <c:yMode val="edge"/>
          <c:x val="0.299443434955246"/>
          <c:y val="2.9374961850698754E-4"/>
        </c:manualLayout>
      </c:layout>
      <c:overlay val="1"/>
    </c:title>
    <c:autoTitleDeleted val="0"/>
    <c:plotArea>
      <c:layout>
        <c:manualLayout>
          <c:layoutTarget val="inner"/>
          <c:xMode val="edge"/>
          <c:yMode val="edge"/>
          <c:x val="1.7153820797750737E-2"/>
          <c:y val="0.24303268909568121"/>
          <c:w val="0.93225604011037078"/>
          <c:h val="0.61932678733883362"/>
        </c:manualLayout>
      </c:layout>
      <c:scatterChart>
        <c:scatterStyle val="lineMarker"/>
        <c:varyColors val="0"/>
        <c:ser>
          <c:idx val="0"/>
          <c:order val="0"/>
          <c:tx>
            <c:strRef>
              <c:f>'N1-2'!$H$4:$H$5</c:f>
              <c:strCache>
                <c:ptCount val="2"/>
                <c:pt idx="0">
                  <c:v>Depth</c:v>
                </c:pt>
                <c:pt idx="1">
                  <c:v>cm</c:v>
                </c:pt>
              </c:strCache>
            </c:strRef>
          </c:tx>
          <c:spPr>
            <a:ln w="28575">
              <a:solidFill>
                <a:srgbClr val="FF0000"/>
              </a:solidFill>
            </a:ln>
          </c:spPr>
          <c:marker>
            <c:symbol val="circle"/>
            <c:size val="7"/>
            <c:spPr>
              <a:solidFill>
                <a:srgbClr val="FF0000"/>
              </a:solidFill>
              <a:ln>
                <a:solidFill>
                  <a:srgbClr val="FF0000"/>
                </a:solidFill>
              </a:ln>
            </c:spPr>
          </c:marker>
          <c:xVal>
            <c:numRef>
              <c:f>'N1-2'!$B$6:$B$19</c:f>
              <c:numCache>
                <c:formatCode>General</c:formatCode>
                <c:ptCount val="14"/>
                <c:pt idx="0">
                  <c:v>0</c:v>
                </c:pt>
                <c:pt idx="1">
                  <c:v>0</c:v>
                </c:pt>
                <c:pt idx="2">
                  <c:v>1</c:v>
                </c:pt>
                <c:pt idx="3">
                  <c:v>2</c:v>
                </c:pt>
                <c:pt idx="4">
                  <c:v>5</c:v>
                </c:pt>
                <c:pt idx="5">
                  <c:v>7</c:v>
                </c:pt>
                <c:pt idx="6">
                  <c:v>9</c:v>
                </c:pt>
                <c:pt idx="7">
                  <c:v>10</c:v>
                </c:pt>
                <c:pt idx="8">
                  <c:v>12</c:v>
                </c:pt>
                <c:pt idx="9">
                  <c:v>14</c:v>
                </c:pt>
                <c:pt idx="10">
                  <c:v>16</c:v>
                </c:pt>
                <c:pt idx="11">
                  <c:v>17</c:v>
                </c:pt>
                <c:pt idx="12">
                  <c:v>18</c:v>
                </c:pt>
                <c:pt idx="13">
                  <c:v>18</c:v>
                </c:pt>
              </c:numCache>
            </c:numRef>
          </c:xVal>
          <c:yVal>
            <c:numRef>
              <c:f>'N1-2'!$H$6:$H$19</c:f>
              <c:numCache>
                <c:formatCode>0.0</c:formatCode>
                <c:ptCount val="14"/>
                <c:pt idx="0" formatCode="General">
                  <c:v>0</c:v>
                </c:pt>
                <c:pt idx="1">
                  <c:v>-78.739999999999995</c:v>
                </c:pt>
                <c:pt idx="2">
                  <c:v>-142.875</c:v>
                </c:pt>
                <c:pt idx="3">
                  <c:v>-144.78</c:v>
                </c:pt>
                <c:pt idx="4">
                  <c:v>-147.32</c:v>
                </c:pt>
                <c:pt idx="5">
                  <c:v>-149.86000000000001</c:v>
                </c:pt>
                <c:pt idx="6">
                  <c:v>-146.685</c:v>
                </c:pt>
                <c:pt idx="7">
                  <c:v>-144.78</c:v>
                </c:pt>
                <c:pt idx="8">
                  <c:v>-142.24</c:v>
                </c:pt>
                <c:pt idx="9">
                  <c:v>-129.54</c:v>
                </c:pt>
                <c:pt idx="10">
                  <c:v>-127</c:v>
                </c:pt>
                <c:pt idx="11">
                  <c:v>-83.185000000000002</c:v>
                </c:pt>
                <c:pt idx="12">
                  <c:v>-37.465000000000003</c:v>
                </c:pt>
                <c:pt idx="13" formatCode="General">
                  <c:v>0</c:v>
                </c:pt>
              </c:numCache>
            </c:numRef>
          </c:yVal>
          <c:smooth val="0"/>
        </c:ser>
        <c:dLbls>
          <c:showLegendKey val="0"/>
          <c:showVal val="0"/>
          <c:showCatName val="0"/>
          <c:showSerName val="0"/>
          <c:showPercent val="0"/>
          <c:showBubbleSize val="0"/>
        </c:dLbls>
        <c:axId val="390774072"/>
        <c:axId val="390785440"/>
      </c:scatterChart>
      <c:valAx>
        <c:axId val="390774072"/>
        <c:scaling>
          <c:orientation val="maxMin"/>
          <c:max val="20"/>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390785440"/>
        <c:crosses val="autoZero"/>
        <c:crossBetween val="midCat"/>
      </c:valAx>
      <c:valAx>
        <c:axId val="390785440"/>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390774072"/>
        <c:crossesAt val="20"/>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1 Stream Elevation Profile</a:t>
            </a:r>
          </a:p>
        </c:rich>
      </c:tx>
      <c:layout>
        <c:manualLayout>
          <c:xMode val="edge"/>
          <c:yMode val="edge"/>
          <c:x val="0.299443434955246"/>
          <c:y val="6.2404591164945157E-3"/>
        </c:manualLayout>
      </c:layout>
      <c:overlay val="1"/>
    </c:title>
    <c:autoTitleDeleted val="0"/>
    <c:plotArea>
      <c:layout>
        <c:manualLayout>
          <c:layoutTarget val="inner"/>
          <c:xMode val="edge"/>
          <c:yMode val="edge"/>
          <c:x val="1.7153820797750748E-2"/>
          <c:y val="0.20659507834671897"/>
          <c:w val="0.82114492899925973"/>
          <c:h val="0.67976099922886057"/>
        </c:manualLayout>
      </c:layout>
      <c:scatterChart>
        <c:scatterStyle val="lineMarker"/>
        <c:varyColors val="0"/>
        <c:ser>
          <c:idx val="0"/>
          <c:order val="0"/>
          <c:tx>
            <c:strRef>
              <c:f>'N1'!$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I$8:$I$19</c:f>
              <c:numCache>
                <c:formatCode>0.0</c:formatCode>
                <c:ptCount val="12"/>
                <c:pt idx="0">
                  <c:v>-156.845</c:v>
                </c:pt>
                <c:pt idx="1">
                  <c:v>-152.4</c:v>
                </c:pt>
                <c:pt idx="2">
                  <c:v>-149.22499999999999</c:v>
                </c:pt>
                <c:pt idx="3">
                  <c:v>-154.30500000000001</c:v>
                </c:pt>
                <c:pt idx="4">
                  <c:v>-163.19499999999999</c:v>
                </c:pt>
                <c:pt idx="5">
                  <c:v>-147.32</c:v>
                </c:pt>
                <c:pt idx="6">
                  <c:v>-146.685</c:v>
                </c:pt>
                <c:pt idx="7">
                  <c:v>-93.98</c:v>
                </c:pt>
                <c:pt idx="8">
                  <c:v>-89.534999999999997</c:v>
                </c:pt>
                <c:pt idx="9">
                  <c:v>-97.79</c:v>
                </c:pt>
                <c:pt idx="10">
                  <c:v>-63.5</c:v>
                </c:pt>
                <c:pt idx="11">
                  <c:v>-59.055</c:v>
                </c:pt>
              </c:numCache>
            </c:numRef>
          </c:yVal>
          <c:smooth val="0"/>
        </c:ser>
        <c:ser>
          <c:idx val="1"/>
          <c:order val="1"/>
          <c:tx>
            <c:strRef>
              <c:f>'N1'!$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1'!$B$8:$B$19</c:f>
              <c:numCache>
                <c:formatCode>General</c:formatCode>
                <c:ptCount val="12"/>
                <c:pt idx="0">
                  <c:v>-100</c:v>
                </c:pt>
                <c:pt idx="1">
                  <c:v>-80</c:v>
                </c:pt>
                <c:pt idx="2">
                  <c:v>-60</c:v>
                </c:pt>
                <c:pt idx="3">
                  <c:v>-40</c:v>
                </c:pt>
                <c:pt idx="4">
                  <c:v>-20</c:v>
                </c:pt>
                <c:pt idx="5">
                  <c:v>-13</c:v>
                </c:pt>
                <c:pt idx="6">
                  <c:v>0</c:v>
                </c:pt>
                <c:pt idx="7">
                  <c:v>52</c:v>
                </c:pt>
                <c:pt idx="8">
                  <c:v>90</c:v>
                </c:pt>
                <c:pt idx="9">
                  <c:v>148</c:v>
                </c:pt>
                <c:pt idx="10">
                  <c:v>149</c:v>
                </c:pt>
                <c:pt idx="11">
                  <c:v>162</c:v>
                </c:pt>
              </c:numCache>
            </c:numRef>
          </c:xVal>
          <c:yVal>
            <c:numRef>
              <c:f>'N1'!$K$8:$K$19</c:f>
              <c:numCache>
                <c:formatCode>0.0</c:formatCode>
                <c:ptCount val="12"/>
                <c:pt idx="0">
                  <c:v>-154.30500000000001</c:v>
                </c:pt>
                <c:pt idx="1">
                  <c:v>-143.51</c:v>
                </c:pt>
                <c:pt idx="2">
                  <c:v>-141.60499999999999</c:v>
                </c:pt>
                <c:pt idx="3">
                  <c:v>-139.065</c:v>
                </c:pt>
                <c:pt idx="4">
                  <c:v>-139.065</c:v>
                </c:pt>
                <c:pt idx="5">
                  <c:v>-139.065</c:v>
                </c:pt>
                <c:pt idx="6">
                  <c:v>-131.44499999999999</c:v>
                </c:pt>
                <c:pt idx="7">
                  <c:v>-82.55</c:v>
                </c:pt>
                <c:pt idx="8">
                  <c:v>-76.2</c:v>
                </c:pt>
                <c:pt idx="9">
                  <c:v>-77.47</c:v>
                </c:pt>
                <c:pt idx="10">
                  <c:v>-60.96</c:v>
                </c:pt>
                <c:pt idx="11">
                  <c:v>-53.34</c:v>
                </c:pt>
              </c:numCache>
            </c:numRef>
          </c:yVal>
          <c:smooth val="0"/>
        </c:ser>
        <c:dLbls>
          <c:showLegendKey val="0"/>
          <c:showVal val="0"/>
          <c:showCatName val="0"/>
          <c:showSerName val="0"/>
          <c:showPercent val="0"/>
          <c:showBubbleSize val="0"/>
        </c:dLbls>
        <c:axId val="390784656"/>
        <c:axId val="390783480"/>
      </c:scatterChart>
      <c:valAx>
        <c:axId val="390784656"/>
        <c:scaling>
          <c:orientation val="maxMin"/>
          <c:max val="170"/>
          <c:min val="-110"/>
        </c:scaling>
        <c:delete val="0"/>
        <c:axPos val="b"/>
        <c:title>
          <c:tx>
            <c:rich>
              <a:bodyPr/>
              <a:lstStyle/>
              <a:p>
                <a:pPr>
                  <a:defRPr/>
                </a:pPr>
                <a:r>
                  <a:rPr lang="en-US"/>
                  <a:t>feet</a:t>
                </a:r>
              </a:p>
            </c:rich>
          </c:tx>
          <c:layout>
            <c:manualLayout>
              <c:xMode val="edge"/>
              <c:yMode val="edge"/>
              <c:x val="0.21550171613163741"/>
              <c:y val="0.89861824400530876"/>
            </c:manualLayout>
          </c:layout>
          <c:overlay val="0"/>
        </c:title>
        <c:numFmt formatCode="General" sourceLinked="1"/>
        <c:majorTickMark val="out"/>
        <c:minorTickMark val="none"/>
        <c:tickLblPos val="nextTo"/>
        <c:crossAx val="390783480"/>
        <c:crosses val="autoZero"/>
        <c:crossBetween val="midCat"/>
      </c:valAx>
      <c:valAx>
        <c:axId val="390783480"/>
        <c:scaling>
          <c:orientation val="minMax"/>
        </c:scaling>
        <c:delete val="0"/>
        <c:axPos val="r"/>
        <c:majorGridlines/>
        <c:title>
          <c:tx>
            <c:rich>
              <a:bodyPr rot="-5400000" vert="horz"/>
              <a:lstStyle/>
              <a:p>
                <a:pPr>
                  <a:defRPr/>
                </a:pPr>
                <a:r>
                  <a:rPr lang="en-US"/>
                  <a:t>cm</a:t>
                </a:r>
              </a:p>
            </c:rich>
          </c:tx>
          <c:layout>
            <c:manualLayout>
              <c:xMode val="edge"/>
              <c:yMode val="edge"/>
              <c:x val="0.85477723938353856"/>
              <c:y val="0.53208517156541313"/>
            </c:manualLayout>
          </c:layout>
          <c:overlay val="0"/>
        </c:title>
        <c:numFmt formatCode="0.0" sourceLinked="1"/>
        <c:majorTickMark val="out"/>
        <c:minorTickMark val="none"/>
        <c:tickLblPos val="nextTo"/>
        <c:crossAx val="390784656"/>
        <c:crosses val="autoZero"/>
        <c:crossBetween val="midCat"/>
      </c:valAx>
    </c:plotArea>
    <c:legend>
      <c:legendPos val="r"/>
      <c:legendEntry>
        <c:idx val="2"/>
        <c:delete val="1"/>
      </c:legendEntry>
      <c:legendEntry>
        <c:idx val="3"/>
        <c:delete val="1"/>
      </c:legendEntry>
      <c:layout>
        <c:manualLayout>
          <c:xMode val="edge"/>
          <c:yMode val="edge"/>
          <c:x val="0.87681489333064133"/>
          <c:y val="0.23906844256060264"/>
          <c:w val="0.12104835453260653"/>
          <c:h val="0.28202300828319177"/>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te N2 Stream Cross Section</a:t>
            </a:r>
          </a:p>
        </c:rich>
      </c:tx>
      <c:layout>
        <c:manualLayout>
          <c:xMode val="edge"/>
          <c:yMode val="edge"/>
          <c:x val="0.27807591358772465"/>
          <c:y val="2.9374961850698895E-4"/>
        </c:manualLayout>
      </c:layout>
      <c:overlay val="1"/>
    </c:title>
    <c:autoTitleDeleted val="0"/>
    <c:plotArea>
      <c:layout>
        <c:manualLayout>
          <c:layoutTarget val="inner"/>
          <c:xMode val="edge"/>
          <c:yMode val="edge"/>
          <c:x val="1.7153820797750737E-2"/>
          <c:y val="0.24303268909568121"/>
          <c:w val="0.82969193754626824"/>
          <c:h val="0.61932678733883362"/>
        </c:manualLayout>
      </c:layout>
      <c:scatterChart>
        <c:scatterStyle val="lineMarker"/>
        <c:varyColors val="0"/>
        <c:ser>
          <c:idx val="0"/>
          <c:order val="0"/>
          <c:tx>
            <c:strRef>
              <c:f>'N2-1'!$H$4:$H$5</c:f>
              <c:strCache>
                <c:ptCount val="2"/>
                <c:pt idx="0">
                  <c:v>Depth</c:v>
                </c:pt>
                <c:pt idx="1">
                  <c:v>cm</c:v>
                </c:pt>
              </c:strCache>
            </c:strRef>
          </c:tx>
          <c:spPr>
            <a:ln w="28575">
              <a:solidFill>
                <a:srgbClr val="FF0000"/>
              </a:solidFill>
            </a:ln>
          </c:spPr>
          <c:marker>
            <c:symbol val="circle"/>
            <c:size val="7"/>
            <c:spPr>
              <a:solidFill>
                <a:srgbClr val="FF0000"/>
              </a:solidFill>
              <a:ln>
                <a:noFill/>
              </a:ln>
            </c:spPr>
          </c:marker>
          <c:xVal>
            <c:numRef>
              <c:f>'N2-1'!$B$6:$B$21</c:f>
              <c:numCache>
                <c:formatCode>General</c:formatCode>
                <c:ptCount val="16"/>
                <c:pt idx="0">
                  <c:v>1.66</c:v>
                </c:pt>
                <c:pt idx="1">
                  <c:v>1.66</c:v>
                </c:pt>
                <c:pt idx="2">
                  <c:v>1.833</c:v>
                </c:pt>
                <c:pt idx="3">
                  <c:v>3</c:v>
                </c:pt>
                <c:pt idx="4">
                  <c:v>4</c:v>
                </c:pt>
                <c:pt idx="5">
                  <c:v>5</c:v>
                </c:pt>
                <c:pt idx="6">
                  <c:v>6</c:v>
                </c:pt>
                <c:pt idx="7">
                  <c:v>7</c:v>
                </c:pt>
                <c:pt idx="8">
                  <c:v>8</c:v>
                </c:pt>
                <c:pt idx="9">
                  <c:v>9</c:v>
                </c:pt>
                <c:pt idx="10">
                  <c:v>10</c:v>
                </c:pt>
                <c:pt idx="11">
                  <c:v>11</c:v>
                </c:pt>
                <c:pt idx="12">
                  <c:v>12</c:v>
                </c:pt>
                <c:pt idx="13">
                  <c:v>13</c:v>
                </c:pt>
                <c:pt idx="14">
                  <c:v>14.833</c:v>
                </c:pt>
                <c:pt idx="15">
                  <c:v>14.833</c:v>
                </c:pt>
              </c:numCache>
            </c:numRef>
          </c:xVal>
          <c:yVal>
            <c:numRef>
              <c:f>'N2-1'!$H$6:$H$21</c:f>
              <c:numCache>
                <c:formatCode>0.0</c:formatCode>
                <c:ptCount val="16"/>
                <c:pt idx="0" formatCode="General">
                  <c:v>0</c:v>
                </c:pt>
                <c:pt idx="1">
                  <c:v>-135.255</c:v>
                </c:pt>
                <c:pt idx="2">
                  <c:v>-178.435</c:v>
                </c:pt>
                <c:pt idx="3">
                  <c:v>-180.97499999999999</c:v>
                </c:pt>
                <c:pt idx="4">
                  <c:v>-184.15</c:v>
                </c:pt>
                <c:pt idx="5">
                  <c:v>-177.16499999999999</c:v>
                </c:pt>
                <c:pt idx="6">
                  <c:v>-180.34</c:v>
                </c:pt>
                <c:pt idx="7">
                  <c:v>-180.97499999999999</c:v>
                </c:pt>
                <c:pt idx="8">
                  <c:v>-180.97499999999999</c:v>
                </c:pt>
                <c:pt idx="9">
                  <c:v>-185.42000000000002</c:v>
                </c:pt>
                <c:pt idx="10">
                  <c:v>-152.4</c:v>
                </c:pt>
                <c:pt idx="11">
                  <c:v>-176.53</c:v>
                </c:pt>
                <c:pt idx="12">
                  <c:v>-174.625</c:v>
                </c:pt>
                <c:pt idx="13">
                  <c:v>-181.61</c:v>
                </c:pt>
                <c:pt idx="14">
                  <c:v>-174.625</c:v>
                </c:pt>
                <c:pt idx="15">
                  <c:v>0</c:v>
                </c:pt>
              </c:numCache>
            </c:numRef>
          </c:yVal>
          <c:smooth val="0"/>
        </c:ser>
        <c:dLbls>
          <c:showLegendKey val="0"/>
          <c:showVal val="0"/>
          <c:showCatName val="0"/>
          <c:showSerName val="0"/>
          <c:showPercent val="0"/>
          <c:showBubbleSize val="0"/>
        </c:dLbls>
        <c:axId val="390774464"/>
        <c:axId val="390780736"/>
      </c:scatterChart>
      <c:valAx>
        <c:axId val="390774464"/>
        <c:scaling>
          <c:orientation val="maxMin"/>
          <c:max val="18"/>
          <c:min val="0"/>
        </c:scaling>
        <c:delete val="0"/>
        <c:axPos val="b"/>
        <c:title>
          <c:tx>
            <c:rich>
              <a:bodyPr/>
              <a:lstStyle/>
              <a:p>
                <a:pPr>
                  <a:defRPr/>
                </a:pPr>
                <a:r>
                  <a:rPr lang="en-US"/>
                  <a:t>feet</a:t>
                </a:r>
              </a:p>
            </c:rich>
          </c:tx>
          <c:layout>
            <c:manualLayout>
              <c:xMode val="edge"/>
              <c:yMode val="edge"/>
              <c:x val="0.40567266737033086"/>
              <c:y val="0.87863182440840315"/>
            </c:manualLayout>
          </c:layout>
          <c:overlay val="0"/>
        </c:title>
        <c:numFmt formatCode="General" sourceLinked="1"/>
        <c:majorTickMark val="out"/>
        <c:minorTickMark val="none"/>
        <c:tickLblPos val="nextTo"/>
        <c:crossAx val="390780736"/>
        <c:crosses val="autoZero"/>
        <c:crossBetween val="midCat"/>
      </c:valAx>
      <c:valAx>
        <c:axId val="390780736"/>
        <c:scaling>
          <c:orientation val="minMax"/>
        </c:scaling>
        <c:delete val="0"/>
        <c:axPos val="r"/>
        <c:majorGridlines/>
        <c:title>
          <c:tx>
            <c:rich>
              <a:bodyPr rot="-5400000" vert="horz"/>
              <a:lstStyle/>
              <a:p>
                <a:pPr>
                  <a:defRPr/>
                </a:pPr>
                <a:r>
                  <a:rPr lang="en-US"/>
                  <a:t>cm depth</a:t>
                </a:r>
              </a:p>
            </c:rich>
          </c:tx>
          <c:overlay val="0"/>
        </c:title>
        <c:numFmt formatCode="General" sourceLinked="1"/>
        <c:majorTickMark val="out"/>
        <c:minorTickMark val="none"/>
        <c:tickLblPos val="nextTo"/>
        <c:crossAx val="390774464"/>
        <c:crosses val="autoZero"/>
        <c:crossBetween val="midCat"/>
      </c:valAx>
    </c:plotArea>
    <c:plotVisOnly val="1"/>
    <c:dispBlanksAs val="gap"/>
    <c:showDLblsOverMax val="0"/>
  </c:chart>
  <c:spPr>
    <a:ln>
      <a:solidFill>
        <a:srgbClr val="FF0000"/>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2 Stream Elevation Profile</a:t>
            </a:r>
          </a:p>
        </c:rich>
      </c:tx>
      <c:layout>
        <c:manualLayout>
          <c:xMode val="edge"/>
          <c:yMode val="edge"/>
          <c:x val="0.29944347196724347"/>
          <c:y val="2.6226932372999508E-2"/>
        </c:manualLayout>
      </c:layout>
      <c:overlay val="1"/>
    </c:title>
    <c:autoTitleDeleted val="0"/>
    <c:plotArea>
      <c:layout>
        <c:manualLayout>
          <c:layoutTarget val="inner"/>
          <c:xMode val="edge"/>
          <c:yMode val="edge"/>
          <c:x val="1.7153820797750748E-2"/>
          <c:y val="0.21325730352993016"/>
          <c:w val="0.85746971532404603"/>
          <c:h val="0.65977432367922695"/>
        </c:manualLayout>
      </c:layout>
      <c:scatterChart>
        <c:scatterStyle val="lineMarker"/>
        <c:varyColors val="0"/>
        <c:ser>
          <c:idx val="0"/>
          <c:order val="0"/>
          <c:tx>
            <c:strRef>
              <c:f>'N2'!$H$5</c:f>
              <c:strCache>
                <c:ptCount val="1"/>
                <c:pt idx="0">
                  <c:v>CHANNEL</c:v>
                </c:pt>
              </c:strCache>
            </c:strRef>
          </c:tx>
          <c:spPr>
            <a:ln w="28575">
              <a:noFill/>
            </a:ln>
          </c:spPr>
          <c:marker>
            <c:symbol val="circle"/>
            <c:size val="5"/>
            <c:spPr>
              <a:solidFill>
                <a:schemeClr val="tx1"/>
              </a:solidFill>
            </c:spPr>
          </c:marker>
          <c:trendline>
            <c:spPr>
              <a:ln>
                <a:solidFill>
                  <a:schemeClr val="tx1"/>
                </a:solidFill>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I$8:$I$21</c:f>
              <c:numCache>
                <c:formatCode>0.0</c:formatCode>
                <c:ptCount val="14"/>
                <c:pt idx="0">
                  <c:v>-234.95000000000002</c:v>
                </c:pt>
                <c:pt idx="1">
                  <c:v>-212.09</c:v>
                </c:pt>
                <c:pt idx="2">
                  <c:v>-223.52</c:v>
                </c:pt>
                <c:pt idx="3">
                  <c:v>-188.595</c:v>
                </c:pt>
                <c:pt idx="4">
                  <c:v>-161.92500000000001</c:v>
                </c:pt>
                <c:pt idx="5">
                  <c:v>-149.86000000000001</c:v>
                </c:pt>
                <c:pt idx="6">
                  <c:v>-179.70500000000001</c:v>
                </c:pt>
                <c:pt idx="7">
                  <c:v>-174.625</c:v>
                </c:pt>
                <c:pt idx="8">
                  <c:v>-165.73500000000001</c:v>
                </c:pt>
                <c:pt idx="9">
                  <c:v>-161.92500000000001</c:v>
                </c:pt>
                <c:pt idx="10">
                  <c:v>-102.235</c:v>
                </c:pt>
                <c:pt idx="11">
                  <c:v>-104.14</c:v>
                </c:pt>
                <c:pt idx="12">
                  <c:v>-55.244999999999997</c:v>
                </c:pt>
                <c:pt idx="13">
                  <c:v>-20.32</c:v>
                </c:pt>
              </c:numCache>
            </c:numRef>
          </c:yVal>
          <c:smooth val="0"/>
        </c:ser>
        <c:ser>
          <c:idx val="1"/>
          <c:order val="1"/>
          <c:tx>
            <c:strRef>
              <c:f>'N2'!$J$5</c:f>
              <c:strCache>
                <c:ptCount val="1"/>
                <c:pt idx="0">
                  <c:v>RWE</c:v>
                </c:pt>
              </c:strCache>
            </c:strRef>
          </c:tx>
          <c:spPr>
            <a:ln w="28575">
              <a:noFill/>
            </a:ln>
          </c:spPr>
          <c:marker>
            <c:symbol val="circle"/>
            <c:size val="5"/>
            <c:spPr>
              <a:solidFill>
                <a:srgbClr val="00B0F0"/>
              </a:solidFill>
            </c:spPr>
          </c:marker>
          <c:trendline>
            <c:spPr>
              <a:ln>
                <a:solidFill>
                  <a:srgbClr val="00B0F0"/>
                </a:solidFill>
                <a:prstDash val="lgDash"/>
              </a:ln>
            </c:spPr>
            <c:trendlineType val="movingAvg"/>
            <c:period val="2"/>
            <c:dispRSqr val="0"/>
            <c:dispEq val="0"/>
          </c:trendline>
          <c:xVal>
            <c:numRef>
              <c:f>'N2'!$B$8:$B$21</c:f>
              <c:numCache>
                <c:formatCode>General</c:formatCode>
                <c:ptCount val="14"/>
                <c:pt idx="0">
                  <c:v>-131</c:v>
                </c:pt>
                <c:pt idx="1">
                  <c:v>-81</c:v>
                </c:pt>
                <c:pt idx="2">
                  <c:v>-64</c:v>
                </c:pt>
                <c:pt idx="3">
                  <c:v>-62</c:v>
                </c:pt>
                <c:pt idx="4">
                  <c:v>-40</c:v>
                </c:pt>
                <c:pt idx="5">
                  <c:v>-19</c:v>
                </c:pt>
                <c:pt idx="6">
                  <c:v>0</c:v>
                </c:pt>
                <c:pt idx="7">
                  <c:v>11</c:v>
                </c:pt>
                <c:pt idx="8">
                  <c:v>24</c:v>
                </c:pt>
                <c:pt idx="9">
                  <c:v>30</c:v>
                </c:pt>
                <c:pt idx="10">
                  <c:v>93</c:v>
                </c:pt>
                <c:pt idx="11">
                  <c:v>120</c:v>
                </c:pt>
                <c:pt idx="12">
                  <c:v>138</c:v>
                </c:pt>
                <c:pt idx="13">
                  <c:v>164</c:v>
                </c:pt>
              </c:numCache>
            </c:numRef>
          </c:xVal>
          <c:yVal>
            <c:numRef>
              <c:f>'N2'!$K$8:$K$21</c:f>
              <c:numCache>
                <c:formatCode>0.0</c:formatCode>
                <c:ptCount val="14"/>
                <c:pt idx="0">
                  <c:v>-212.09</c:v>
                </c:pt>
                <c:pt idx="1">
                  <c:v>-194.94499999999999</c:v>
                </c:pt>
                <c:pt idx="2">
                  <c:v>-196.215</c:v>
                </c:pt>
                <c:pt idx="3">
                  <c:v>-180.34</c:v>
                </c:pt>
                <c:pt idx="4">
                  <c:v>-154.30500000000001</c:v>
                </c:pt>
                <c:pt idx="5">
                  <c:v>-136.52500000000001</c:v>
                </c:pt>
                <c:pt idx="6">
                  <c:v>-135.255</c:v>
                </c:pt>
                <c:pt idx="7">
                  <c:v>-135.89000000000001</c:v>
                </c:pt>
                <c:pt idx="8">
                  <c:v>-138.43</c:v>
                </c:pt>
                <c:pt idx="9">
                  <c:v>-136.52500000000001</c:v>
                </c:pt>
                <c:pt idx="10">
                  <c:v>-85.09</c:v>
                </c:pt>
                <c:pt idx="11">
                  <c:v>-85.09</c:v>
                </c:pt>
                <c:pt idx="12">
                  <c:v>-34.29</c:v>
                </c:pt>
                <c:pt idx="13">
                  <c:v>-9.5250000000000004</c:v>
                </c:pt>
              </c:numCache>
            </c:numRef>
          </c:yVal>
          <c:smooth val="0"/>
        </c:ser>
        <c:dLbls>
          <c:showLegendKey val="0"/>
          <c:showVal val="0"/>
          <c:showCatName val="0"/>
          <c:showSerName val="0"/>
          <c:showPercent val="0"/>
          <c:showBubbleSize val="0"/>
        </c:dLbls>
        <c:axId val="390776032"/>
        <c:axId val="390776424"/>
      </c:scatterChart>
      <c:valAx>
        <c:axId val="390776032"/>
        <c:scaling>
          <c:orientation val="maxMin"/>
          <c:max val="170"/>
          <c:min val="-110"/>
        </c:scaling>
        <c:delete val="0"/>
        <c:axPos val="b"/>
        <c:title>
          <c:tx>
            <c:rich>
              <a:bodyPr/>
              <a:lstStyle/>
              <a:p>
                <a:pPr>
                  <a:defRPr/>
                </a:pPr>
                <a:r>
                  <a:rPr lang="en-US"/>
                  <a:t>feet</a:t>
                </a:r>
              </a:p>
            </c:rich>
          </c:tx>
          <c:layout>
            <c:manualLayout>
              <c:xMode val="edge"/>
              <c:yMode val="edge"/>
              <c:x val="0.40567266737033103"/>
              <c:y val="0.87863182440840393"/>
            </c:manualLayout>
          </c:layout>
          <c:overlay val="0"/>
        </c:title>
        <c:numFmt formatCode="General" sourceLinked="1"/>
        <c:majorTickMark val="out"/>
        <c:minorTickMark val="none"/>
        <c:tickLblPos val="nextTo"/>
        <c:crossAx val="390776424"/>
        <c:crosses val="autoZero"/>
        <c:crossBetween val="midCat"/>
      </c:valAx>
      <c:valAx>
        <c:axId val="390776424"/>
        <c:scaling>
          <c:orientation val="minMax"/>
        </c:scaling>
        <c:delete val="0"/>
        <c:axPos val="r"/>
        <c:majorGridlines/>
        <c:title>
          <c:tx>
            <c:rich>
              <a:bodyPr rot="-5400000" vert="horz"/>
              <a:lstStyle/>
              <a:p>
                <a:pPr>
                  <a:defRPr/>
                </a:pPr>
                <a:r>
                  <a:rPr lang="en-US"/>
                  <a:t>cm</a:t>
                </a:r>
              </a:p>
            </c:rich>
          </c:tx>
          <c:overlay val="0"/>
        </c:title>
        <c:numFmt formatCode="0.0" sourceLinked="1"/>
        <c:majorTickMark val="out"/>
        <c:minorTickMark val="none"/>
        <c:tickLblPos val="nextTo"/>
        <c:crossAx val="390776032"/>
        <c:crosses val="autoZero"/>
        <c:crossBetween val="midCat"/>
      </c:valAx>
    </c:plotArea>
    <c:legend>
      <c:legendPos val="r"/>
      <c:legendEntry>
        <c:idx val="2"/>
        <c:delete val="1"/>
      </c:legendEntry>
      <c:legendEntry>
        <c:idx val="3"/>
        <c:delete val="1"/>
      </c:legendEntry>
      <c:layout>
        <c:manualLayout>
          <c:xMode val="edge"/>
          <c:yMode val="edge"/>
          <c:x val="0.87963742512955112"/>
          <c:y val="0.7526121693149449"/>
          <c:w val="0.12036257487044888"/>
          <c:h val="0.2409448818897637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689E0-50B9-41F3-A659-CF67DAF34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0</Pages>
  <Words>3121</Words>
  <Characters>1779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1</cp:revision>
  <dcterms:created xsi:type="dcterms:W3CDTF">2015-11-20T19:08:00Z</dcterms:created>
  <dcterms:modified xsi:type="dcterms:W3CDTF">2015-11-2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